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09B6D" w14:textId="5D8CF4B3" w:rsidR="00254599" w:rsidRPr="00254599" w:rsidRDefault="006B3B52" w:rsidP="00254599">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dditional File 2</w:t>
      </w:r>
      <w:r w:rsidR="00254599">
        <w:rPr>
          <w:rFonts w:ascii="Times New Roman" w:eastAsia="Times New Roman" w:hAnsi="Times New Roman" w:cs="Times New Roman"/>
          <w:b/>
          <w:bCs/>
          <w:color w:val="000000"/>
          <w:sz w:val="24"/>
          <w:szCs w:val="24"/>
        </w:rPr>
        <w:t xml:space="preserve">: </w:t>
      </w:r>
      <w:r w:rsidR="00254599" w:rsidRPr="00254599">
        <w:rPr>
          <w:rFonts w:ascii="Times New Roman" w:eastAsia="Times New Roman" w:hAnsi="Times New Roman" w:cs="Times New Roman"/>
          <w:b/>
          <w:bCs/>
          <w:color w:val="000000"/>
          <w:sz w:val="24"/>
          <w:szCs w:val="24"/>
        </w:rPr>
        <w:t>Semi-Structured Qualitative Interview Guide</w:t>
      </w:r>
    </w:p>
    <w:p w14:paraId="40F0B5F9" w14:textId="35472E10" w:rsidR="00254599" w:rsidRPr="00254599" w:rsidRDefault="00254599" w:rsidP="00254599">
      <w:pPr>
        <w:spacing w:after="0" w:line="240" w:lineRule="auto"/>
        <w:rPr>
          <w:rFonts w:ascii="Times New Roman" w:eastAsia="Times New Roman" w:hAnsi="Times New Roman" w:cs="Times New Roman"/>
          <w:color w:val="000000"/>
        </w:rPr>
      </w:pPr>
      <w:r w:rsidRPr="00254599">
        <w:rPr>
          <w:rFonts w:ascii="Times New Roman" w:eastAsia="Times New Roman" w:hAnsi="Times New Roman" w:cs="Times New Roman"/>
          <w:color w:val="000000"/>
        </w:rPr>
        <w:t>Adapted from: Event History Calendar Interview: Diagnostic Odyssey</w:t>
      </w:r>
      <w:r>
        <w:rPr>
          <w:rFonts w:ascii="Times New Roman" w:eastAsia="Times New Roman" w:hAnsi="Times New Roman" w:cs="Times New Roman"/>
          <w:color w:val="000000"/>
        </w:rPr>
        <w:fldChar w:fldCharType="begin">
          <w:fldData xml:space="preserve">PEVuZE5vdGU+PENpdGU+PEF1dGhvcj5Db25zdGFudGlubzwvQXV0aG9yPjxZZWFyPjIwMjA8L1ll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Db25zdGFudGlubzwvQXV0aG9yPjxZZWFyPjIwMjA8L1ll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Pr="00254599">
        <w:rPr>
          <w:rFonts w:ascii="Times New Roman" w:eastAsia="Times New Roman" w:hAnsi="Times New Roman" w:cs="Times New Roman"/>
          <w:noProof/>
          <w:color w:val="000000"/>
          <w:vertAlign w:val="superscript"/>
        </w:rPr>
        <w:t>1</w:t>
      </w:r>
      <w:r>
        <w:rPr>
          <w:rFonts w:ascii="Times New Roman" w:eastAsia="Times New Roman" w:hAnsi="Times New Roman" w:cs="Times New Roman"/>
          <w:color w:val="000000"/>
        </w:rPr>
        <w:fldChar w:fldCharType="end"/>
      </w:r>
    </w:p>
    <w:p w14:paraId="3E4DB78A" w14:textId="42289ECF" w:rsidR="00254599" w:rsidRPr="00254599" w:rsidRDefault="00254599" w:rsidP="00254599">
      <w:pPr>
        <w:spacing w:after="0" w:line="240" w:lineRule="auto"/>
        <w:rPr>
          <w:rFonts w:ascii="Times New Roman" w:eastAsia="Times New Roman" w:hAnsi="Times New Roman" w:cs="Times New Roman"/>
          <w:color w:val="000000"/>
        </w:rPr>
      </w:pPr>
      <w:r w:rsidRPr="00254599">
        <w:rPr>
          <w:rFonts w:ascii="Times New Roman" w:eastAsia="Times New Roman" w:hAnsi="Times New Roman" w:cs="Times New Roman"/>
          <w:color w:val="000000"/>
        </w:rPr>
        <w:t>Adapted by: Jordan J. Cole, MD and Emily A. Killian, MPH</w:t>
      </w:r>
    </w:p>
    <w:p w14:paraId="4D6BC4C3" w14:textId="77777777" w:rsidR="00254599" w:rsidRDefault="00254599" w:rsidP="00254599">
      <w:pPr>
        <w:spacing w:after="0" w:line="240" w:lineRule="auto"/>
        <w:rPr>
          <w:rFonts w:ascii="Times New Roman" w:eastAsia="Times New Roman" w:hAnsi="Times New Roman" w:cs="Times New Roman"/>
          <w:b/>
          <w:bCs/>
          <w:color w:val="000000"/>
          <w:u w:val="single"/>
        </w:rPr>
      </w:pPr>
    </w:p>
    <w:p w14:paraId="08143E9C"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1EF36754" w14:textId="77777777" w:rsidR="00254599" w:rsidRDefault="00254599" w:rsidP="00254599">
      <w:pPr>
        <w:spacing w:after="0" w:line="240" w:lineRule="auto"/>
        <w:rPr>
          <w:rFonts w:ascii="Times New Roman" w:eastAsia="Times New Roman" w:hAnsi="Times New Roman" w:cs="Times New Roman"/>
          <w:b/>
          <w:bCs/>
          <w:color w:val="000000"/>
        </w:rPr>
      </w:pPr>
    </w:p>
    <w:p w14:paraId="28CBC6F3" w14:textId="5F9980EA"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b/>
          <w:bCs/>
          <w:color w:val="000000"/>
        </w:rPr>
        <w:t>INTRODUCTION</w:t>
      </w:r>
    </w:p>
    <w:p w14:paraId="2C9C2A66" w14:textId="77777777" w:rsidR="00254599" w:rsidRPr="00254599" w:rsidRDefault="00254599" w:rsidP="00254599">
      <w:pPr>
        <w:spacing w:after="0" w:line="240" w:lineRule="auto"/>
        <w:rPr>
          <w:rFonts w:ascii="Times New Roman" w:eastAsia="Times New Roman" w:hAnsi="Times New Roman" w:cs="Times New Roman"/>
        </w:rPr>
      </w:pPr>
    </w:p>
    <w:p w14:paraId="7E1367E3" w14:textId="36EFC00E"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 xml:space="preserve">Hello! This is </w:t>
      </w:r>
      <w:r w:rsidRPr="00254599">
        <w:rPr>
          <w:rFonts w:ascii="Times New Roman" w:eastAsia="Times New Roman" w:hAnsi="Times New Roman" w:cs="Times New Roman"/>
          <w:b/>
          <w:bCs/>
          <w:color w:val="000000"/>
        </w:rPr>
        <w:t>[name]</w:t>
      </w:r>
      <w:r w:rsidRPr="00254599">
        <w:rPr>
          <w:rFonts w:ascii="Times New Roman" w:eastAsia="Times New Roman" w:hAnsi="Times New Roman" w:cs="Times New Roman"/>
          <w:color w:val="000000"/>
        </w:rPr>
        <w:t xml:space="preserve"> from </w:t>
      </w:r>
      <w:r w:rsidR="00EF1654">
        <w:rPr>
          <w:rFonts w:ascii="Times New Roman" w:eastAsia="Times New Roman" w:hAnsi="Times New Roman" w:cs="Times New Roman"/>
          <w:color w:val="000000"/>
        </w:rPr>
        <w:t>[</w:t>
      </w:r>
      <w:r w:rsidR="00EF1654" w:rsidRPr="00EF1654">
        <w:rPr>
          <w:rFonts w:ascii="Times New Roman" w:eastAsia="Times New Roman" w:hAnsi="Times New Roman" w:cs="Times New Roman"/>
          <w:b/>
          <w:bCs/>
          <w:color w:val="000000"/>
        </w:rPr>
        <w:t>institution</w:t>
      </w:r>
      <w:r w:rsidR="00EF1654">
        <w:rPr>
          <w:rFonts w:ascii="Times New Roman" w:eastAsia="Times New Roman" w:hAnsi="Times New Roman" w:cs="Times New Roman"/>
          <w:color w:val="000000"/>
        </w:rPr>
        <w:t>]</w:t>
      </w:r>
      <w:r w:rsidRPr="00254599">
        <w:rPr>
          <w:rFonts w:ascii="Times New Roman" w:eastAsia="Times New Roman" w:hAnsi="Times New Roman" w:cs="Times New Roman"/>
          <w:color w:val="000000"/>
        </w:rPr>
        <w:t xml:space="preserve"> and I am a researcher in the child neurology department. Is this </w:t>
      </w:r>
      <w:r w:rsidRPr="00254599">
        <w:rPr>
          <w:rFonts w:ascii="Times New Roman" w:eastAsia="Times New Roman" w:hAnsi="Times New Roman" w:cs="Times New Roman"/>
          <w:b/>
          <w:bCs/>
          <w:color w:val="000000"/>
        </w:rPr>
        <w:t>[participant’s name]</w:t>
      </w:r>
      <w:r w:rsidRPr="00254599">
        <w:rPr>
          <w:rFonts w:ascii="Times New Roman" w:eastAsia="Times New Roman" w:hAnsi="Times New Roman" w:cs="Times New Roman"/>
          <w:color w:val="000000"/>
        </w:rPr>
        <w:t>?</w:t>
      </w:r>
    </w:p>
    <w:p w14:paraId="498571B1" w14:textId="77777777" w:rsidR="00254599" w:rsidRPr="00254599" w:rsidRDefault="00254599" w:rsidP="00254599">
      <w:pPr>
        <w:spacing w:after="0" w:line="240" w:lineRule="auto"/>
        <w:rPr>
          <w:rFonts w:ascii="Times New Roman" w:eastAsia="Times New Roman" w:hAnsi="Times New Roman" w:cs="Times New Roman"/>
        </w:rPr>
      </w:pPr>
    </w:p>
    <w:p w14:paraId="1F67614E"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Okay, great! As you know, I’m calling you today to interview you about your experience as a caretaker of a child with a neurodevelopmental disorder. The interview should take roughly 40 minutes. Did you have any questions before we get started?</w:t>
      </w:r>
    </w:p>
    <w:p w14:paraId="5C0CA42F" w14:textId="77777777" w:rsidR="00254599" w:rsidRPr="00254599" w:rsidRDefault="00254599" w:rsidP="00254599">
      <w:pPr>
        <w:spacing w:after="0" w:line="240" w:lineRule="auto"/>
        <w:rPr>
          <w:rFonts w:ascii="Times New Roman" w:eastAsia="Times New Roman" w:hAnsi="Times New Roman" w:cs="Times New Roman"/>
        </w:rPr>
      </w:pPr>
    </w:p>
    <w:p w14:paraId="6C03776A"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Perfect. Also, as long as it is okay with you, I would like to record our conversation today so that I can capture what you actually say instead of trying to remember what I think you said. Do I have your permission to do that?</w:t>
      </w:r>
    </w:p>
    <w:p w14:paraId="5C08FD44" w14:textId="77777777" w:rsidR="00254599" w:rsidRPr="00254599" w:rsidRDefault="00254599" w:rsidP="00254599">
      <w:pPr>
        <w:spacing w:after="0" w:line="240" w:lineRule="auto"/>
        <w:rPr>
          <w:rFonts w:ascii="Times New Roman" w:eastAsia="Times New Roman" w:hAnsi="Times New Roman" w:cs="Times New Roman"/>
        </w:rPr>
      </w:pPr>
    </w:p>
    <w:p w14:paraId="5FE8F8C9" w14:textId="77777777" w:rsidR="00254599" w:rsidRDefault="00254599" w:rsidP="00254599">
      <w:pPr>
        <w:spacing w:after="0" w:line="240" w:lineRule="auto"/>
        <w:rPr>
          <w:rFonts w:ascii="Times New Roman" w:eastAsia="Times New Roman" w:hAnsi="Times New Roman" w:cs="Times New Roman"/>
          <w:color w:val="000000"/>
        </w:rPr>
      </w:pPr>
      <w:r w:rsidRPr="00254599">
        <w:rPr>
          <w:rFonts w:ascii="Times New Roman" w:eastAsia="Times New Roman" w:hAnsi="Times New Roman" w:cs="Times New Roman"/>
          <w:color w:val="000000"/>
        </w:rPr>
        <w:t>Great, thank you! And, just a reminder, I am not looking for any right or wrong answers. I just want to hear about your experience and opinions from your own perspective. Does that all sound okay?</w:t>
      </w:r>
    </w:p>
    <w:p w14:paraId="5087D5FB"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0ECF3565" w14:textId="77777777" w:rsidR="00254599" w:rsidRDefault="00254599" w:rsidP="00254599">
      <w:pPr>
        <w:spacing w:after="0" w:line="240" w:lineRule="auto"/>
        <w:rPr>
          <w:rFonts w:ascii="Times New Roman" w:eastAsia="Times New Roman" w:hAnsi="Times New Roman" w:cs="Times New Roman"/>
          <w:b/>
          <w:bCs/>
          <w:color w:val="000000"/>
        </w:rPr>
      </w:pPr>
    </w:p>
    <w:p w14:paraId="327F585C" w14:textId="7ACFBE94" w:rsidR="00254599" w:rsidRPr="00254599" w:rsidRDefault="00254599" w:rsidP="00254599">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000000"/>
        </w:rPr>
        <w:t>DEMOGRAPHICS</w:t>
      </w:r>
    </w:p>
    <w:p w14:paraId="5A6D8382" w14:textId="77777777" w:rsidR="00254599" w:rsidRPr="00254599" w:rsidRDefault="00254599" w:rsidP="00254599">
      <w:pPr>
        <w:spacing w:after="0" w:line="240" w:lineRule="auto"/>
        <w:rPr>
          <w:rFonts w:ascii="Times New Roman" w:eastAsia="Times New Roman" w:hAnsi="Times New Roman" w:cs="Times New Roman"/>
        </w:rPr>
      </w:pPr>
    </w:p>
    <w:p w14:paraId="365AF402"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Perfect. Okay so to start off, I have some quick demographic questions for you. </w:t>
      </w:r>
      <w:r w:rsidRPr="00254599">
        <w:rPr>
          <w:rFonts w:ascii="Times New Roman" w:eastAsia="Times New Roman" w:hAnsi="Times New Roman" w:cs="Times New Roman"/>
        </w:rPr>
        <w:br/>
      </w:r>
    </w:p>
    <w:p w14:paraId="5A4FCC23"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many people live in your household?</w:t>
      </w:r>
    </w:p>
    <w:p w14:paraId="31C47553" w14:textId="77777777" w:rsidR="00254599" w:rsidRPr="00254599" w:rsidRDefault="00254599" w:rsidP="00254599">
      <w:pPr>
        <w:spacing w:after="0" w:line="240" w:lineRule="auto"/>
        <w:ind w:left="720"/>
        <w:textAlignment w:val="baseline"/>
        <w:rPr>
          <w:rFonts w:ascii="Times New Roman" w:eastAsia="Times New Roman" w:hAnsi="Times New Roman" w:cs="Times New Roman"/>
          <w:color w:val="000000"/>
        </w:rPr>
      </w:pPr>
    </w:p>
    <w:p w14:paraId="42574BA2"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many of those people are adults, and how many are children?</w:t>
      </w:r>
    </w:p>
    <w:p w14:paraId="56318167"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29FD556D"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Are you married, widowed, divorced, separated, never married, or living with a partner?</w:t>
      </w:r>
    </w:p>
    <w:p w14:paraId="46FAEC8D"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76C30CB0"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is your (and your partner’s) race and ethnicity?</w:t>
      </w:r>
    </w:p>
    <w:p w14:paraId="174AAE9A"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33CAB0D4"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is your child’s (the patient) race and ethnicity?</w:t>
      </w:r>
    </w:p>
    <w:p w14:paraId="0F0A6C7F"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01EE7648"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is your child’s (the patient) current age?</w:t>
      </w:r>
    </w:p>
    <w:p w14:paraId="2342042B"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343C63A6"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is your home address?</w:t>
      </w:r>
    </w:p>
    <w:p w14:paraId="0D49058D"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0BC7B9B1"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is your (and your partner’s) highest level of education?</w:t>
      </w:r>
    </w:p>
    <w:p w14:paraId="4D086387"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082B7260"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receive any benefits like food stamps, child support, SSI, or other financial assistance?</w:t>
      </w:r>
    </w:p>
    <w:p w14:paraId="49568CD0" w14:textId="5F461C33"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05CF93C3"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es your child have any kind of health care coverage?</w:t>
      </w:r>
    </w:p>
    <w:p w14:paraId="07644CE0" w14:textId="66DA4DE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 xml:space="preserve">What type of insurance </w:t>
      </w:r>
      <w:r>
        <w:rPr>
          <w:rFonts w:ascii="Times New Roman" w:eastAsia="Times New Roman" w:hAnsi="Times New Roman" w:cs="Times New Roman"/>
          <w:color w:val="000000"/>
        </w:rPr>
        <w:t>is</w:t>
      </w:r>
      <w:r w:rsidRPr="00254599">
        <w:rPr>
          <w:rFonts w:ascii="Times New Roman" w:eastAsia="Times New Roman" w:hAnsi="Times New Roman" w:cs="Times New Roman"/>
          <w:color w:val="000000"/>
        </w:rPr>
        <w:t xml:space="preserve"> it?</w:t>
      </w:r>
    </w:p>
    <w:p w14:paraId="2DE5E739" w14:textId="77777777" w:rsidR="00254599" w:rsidRDefault="00254599" w:rsidP="00254599">
      <w:pPr>
        <w:spacing w:after="0" w:line="240" w:lineRule="auto"/>
        <w:rPr>
          <w:rFonts w:ascii="Times New Roman" w:eastAsia="Times New Roman" w:hAnsi="Times New Roman" w:cs="Times New Roman"/>
        </w:rPr>
      </w:pPr>
    </w:p>
    <w:p w14:paraId="0C196BD5"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7972AF10" w14:textId="77777777" w:rsidR="00254599" w:rsidRDefault="00254599" w:rsidP="00254599">
      <w:pPr>
        <w:spacing w:after="0" w:line="240" w:lineRule="auto"/>
        <w:rPr>
          <w:rFonts w:ascii="Times New Roman" w:eastAsia="Times New Roman" w:hAnsi="Times New Roman" w:cs="Times New Roman"/>
        </w:rPr>
      </w:pPr>
    </w:p>
    <w:p w14:paraId="67E431DF" w14:textId="2285C56A"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b/>
          <w:bCs/>
          <w:color w:val="000000"/>
        </w:rPr>
        <w:t>DIAGNOSTIC ODYSSEY</w:t>
      </w:r>
    </w:p>
    <w:p w14:paraId="385A32BF" w14:textId="77777777" w:rsidR="00254599" w:rsidRPr="00254599" w:rsidRDefault="00254599" w:rsidP="00254599">
      <w:pPr>
        <w:spacing w:after="0" w:line="240" w:lineRule="auto"/>
        <w:rPr>
          <w:rFonts w:ascii="Times New Roman" w:eastAsia="Times New Roman" w:hAnsi="Times New Roman" w:cs="Times New Roman"/>
        </w:rPr>
      </w:pPr>
    </w:p>
    <w:p w14:paraId="77599117"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First, I have some questions about the pathway you took to getting your child diagnosed. Understanding this pathway is important for us to determine any difficulties there may be for other families like yours to receive a diagnosis.</w:t>
      </w:r>
      <w:r w:rsidRPr="00254599">
        <w:rPr>
          <w:rFonts w:ascii="Times New Roman" w:eastAsia="Times New Roman" w:hAnsi="Times New Roman" w:cs="Times New Roman"/>
        </w:rPr>
        <w:br/>
      </w:r>
    </w:p>
    <w:p w14:paraId="4220190A"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en did you first notice that something was not quite right in your child’s development?</w:t>
      </w:r>
    </w:p>
    <w:p w14:paraId="646D6DDF"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lastRenderedPageBreak/>
        <w:t>What year was that?</w:t>
      </w:r>
    </w:p>
    <w:p w14:paraId="551CEAAA"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old was your child at this time?</w:t>
      </w:r>
    </w:p>
    <w:p w14:paraId="51634FC0"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remember any important events to your or your family right around this time? This can help jog your memory about this time in your life.</w:t>
      </w:r>
    </w:p>
    <w:p w14:paraId="69F76A57" w14:textId="77777777" w:rsidR="00254599" w:rsidRDefault="00254599" w:rsidP="00254599">
      <w:pPr>
        <w:numPr>
          <w:ilvl w:val="2"/>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This could be things like moving, starting/stopping a job, the birth of another child, the passing of a loved one, or other major events.</w:t>
      </w:r>
    </w:p>
    <w:p w14:paraId="0D562A43"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53B77388"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ere you the first person who was concerned that something didn’t seem right with your child’s development?</w:t>
      </w:r>
    </w:p>
    <w:p w14:paraId="3FD7FFC6" w14:textId="77777777" w:rsid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If not, who was the first person who said they were concerned?</w:t>
      </w:r>
    </w:p>
    <w:p w14:paraId="1E81E0A0"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5C7C20D3"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was it that gave you (or the other person) concern at that time?</w:t>
      </w:r>
    </w:p>
    <w:p w14:paraId="6E7A3B67" w14:textId="77777777" w:rsidR="00254599" w:rsidRPr="00254599" w:rsidRDefault="00254599" w:rsidP="00254599">
      <w:pPr>
        <w:spacing w:after="0" w:line="240" w:lineRule="auto"/>
        <w:ind w:left="360"/>
        <w:textAlignment w:val="baseline"/>
        <w:rPr>
          <w:rFonts w:ascii="Times New Roman" w:eastAsia="Times New Roman" w:hAnsi="Times New Roman" w:cs="Times New Roman"/>
          <w:color w:val="000000"/>
        </w:rPr>
      </w:pPr>
    </w:p>
    <w:p w14:paraId="21042CF3"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 xml:space="preserve">Did you share your concerns with any of the following people? </w:t>
      </w:r>
      <w:r w:rsidRPr="00254599">
        <w:rPr>
          <w:rFonts w:ascii="Times New Roman" w:eastAsia="Times New Roman" w:hAnsi="Times New Roman" w:cs="Times New Roman"/>
          <w:b/>
          <w:bCs/>
          <w:color w:val="000000"/>
        </w:rPr>
        <w:t>(Ask in hierarchical order - once they answer, move to question five.</w:t>
      </w:r>
    </w:p>
    <w:p w14:paraId="383D2824"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Pediatrician or health care provider</w:t>
      </w:r>
    </w:p>
    <w:p w14:paraId="1D39B9F5"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Childcare provider or teacher/school staff</w:t>
      </w:r>
    </w:p>
    <w:p w14:paraId="4A9FAD6A"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Clergy/church staff</w:t>
      </w:r>
    </w:p>
    <w:p w14:paraId="6ACCAB4C"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Spouse/partner, family member or friend</w:t>
      </w:r>
    </w:p>
    <w:p w14:paraId="48D4831C" w14:textId="77777777" w:rsid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Someone else?</w:t>
      </w:r>
    </w:p>
    <w:p w14:paraId="189A3FC6" w14:textId="77777777" w:rsidR="00254599" w:rsidRPr="00254599" w:rsidRDefault="00254599" w:rsidP="00254599">
      <w:pPr>
        <w:spacing w:after="0" w:line="240" w:lineRule="auto"/>
        <w:ind w:left="1080"/>
        <w:textAlignment w:val="baseline"/>
        <w:rPr>
          <w:rFonts w:ascii="Times New Roman" w:eastAsia="Times New Roman" w:hAnsi="Times New Roman" w:cs="Times New Roman"/>
          <w:color w:val="000000"/>
        </w:rPr>
      </w:pPr>
    </w:p>
    <w:p w14:paraId="1BB6B6CB"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old was your child when you shared your concerns with this person? Did that person do any of these things?</w:t>
      </w:r>
    </w:p>
    <w:p w14:paraId="4B8F599F"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b/>
          <w:bCs/>
          <w:color w:val="000000"/>
        </w:rPr>
        <w:t>If doctor of some kind:</w:t>
      </w:r>
    </w:p>
    <w:p w14:paraId="556DF45D"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Conduct development tests, make a referral to a specialist, tell you nothing was wrong, or suggest that you discuss the concern with your child’s school?</w:t>
      </w:r>
    </w:p>
    <w:p w14:paraId="76447830" w14:textId="77777777" w:rsidR="00254599" w:rsidRPr="00254599" w:rsidRDefault="00254599" w:rsidP="00254599">
      <w:pPr>
        <w:pStyle w:val="ListParagraph"/>
        <w:numPr>
          <w:ilvl w:val="1"/>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If childcare or teacher:</w:t>
      </w:r>
    </w:p>
    <w:p w14:paraId="3BC3B290" w14:textId="77777777" w:rsidR="00254599" w:rsidRPr="00254599" w:rsidRDefault="00254599" w:rsidP="00254599">
      <w:pPr>
        <w:pStyle w:val="ListParagraph"/>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color w:val="000000"/>
        </w:rPr>
        <w:t>Conduct developmental tests, refer to your pediatrician, or tell you nothing was wrong?</w:t>
      </w:r>
    </w:p>
    <w:p w14:paraId="5DA61228" w14:textId="77777777" w:rsidR="00254599" w:rsidRPr="00254599" w:rsidRDefault="00254599" w:rsidP="00254599">
      <w:pPr>
        <w:pStyle w:val="ListParagraph"/>
        <w:numPr>
          <w:ilvl w:val="1"/>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If clergy or family members:</w:t>
      </w:r>
    </w:p>
    <w:p w14:paraId="47136C30" w14:textId="77777777" w:rsidR="00254599" w:rsidRPr="00254599" w:rsidRDefault="00254599" w:rsidP="00254599">
      <w:pPr>
        <w:pStyle w:val="ListParagraph"/>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color w:val="000000"/>
        </w:rPr>
        <w:t>Refer to your pediatrician, tell you nothing was wrong, or suggest that you discuss the concern with your child’s school?</w:t>
      </w:r>
    </w:p>
    <w:p w14:paraId="20FBE755" w14:textId="77777777" w:rsidR="00254599" w:rsidRPr="00254599" w:rsidRDefault="00254599" w:rsidP="00254599">
      <w:pPr>
        <w:pStyle w:val="ListParagraph"/>
        <w:spacing w:after="0" w:line="240" w:lineRule="auto"/>
        <w:ind w:left="2160"/>
        <w:textAlignment w:val="baseline"/>
        <w:rPr>
          <w:rFonts w:ascii="Times New Roman" w:eastAsia="Times New Roman" w:hAnsi="Times New Roman" w:cs="Times New Roman"/>
          <w:b/>
          <w:bCs/>
          <w:color w:val="000000"/>
        </w:rPr>
      </w:pPr>
    </w:p>
    <w:p w14:paraId="4F2A373E"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you ever feel like your concerns were not taken seriously?</w:t>
      </w:r>
    </w:p>
    <w:p w14:paraId="071E39F0" w14:textId="77777777" w:rsidR="00254599" w:rsidRPr="00254599" w:rsidRDefault="00254599" w:rsidP="00254599">
      <w:pPr>
        <w:spacing w:after="0" w:line="240" w:lineRule="auto"/>
        <w:ind w:left="720"/>
        <w:textAlignment w:val="baseline"/>
        <w:rPr>
          <w:rFonts w:ascii="Times New Roman" w:eastAsia="Times New Roman" w:hAnsi="Times New Roman" w:cs="Times New Roman"/>
          <w:color w:val="000000"/>
        </w:rPr>
      </w:pPr>
    </w:p>
    <w:p w14:paraId="21961C25"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you ever feel like someone was trying to keep you from seeking help for your child?</w:t>
      </w:r>
    </w:p>
    <w:p w14:paraId="21617FA2"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16C26A05"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At this time, did your child have a doctor that they usually went to for well check-ups when he/she wasn’t sick?</w:t>
      </w:r>
    </w:p>
    <w:p w14:paraId="1740EA6A"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3B6A0C98"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as your child’s insurance coverage a problem at the time of initial concern or has your child ever been uninsured?</w:t>
      </w:r>
    </w:p>
    <w:p w14:paraId="6E7207B2" w14:textId="77777777" w:rsidR="00254599" w:rsidRPr="00254599" w:rsidRDefault="00254599" w:rsidP="00254599">
      <w:pPr>
        <w:spacing w:after="0" w:line="240" w:lineRule="auto"/>
        <w:rPr>
          <w:rFonts w:ascii="Times New Roman" w:eastAsia="Times New Roman" w:hAnsi="Times New Roman" w:cs="Times New Roman"/>
        </w:rPr>
      </w:pPr>
    </w:p>
    <w:p w14:paraId="279E27C2" w14:textId="0802F3E9"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b/>
          <w:bCs/>
          <w:color w:val="000000"/>
        </w:rPr>
        <w:t xml:space="preserve">Introduction </w:t>
      </w:r>
      <w:r>
        <w:rPr>
          <w:rFonts w:ascii="Times New Roman" w:eastAsia="Times New Roman" w:hAnsi="Times New Roman" w:cs="Times New Roman"/>
          <w:b/>
          <w:bCs/>
          <w:color w:val="000000"/>
        </w:rPr>
        <w:t>to</w:t>
      </w:r>
      <w:r w:rsidRPr="00254599">
        <w:rPr>
          <w:rFonts w:ascii="Times New Roman" w:eastAsia="Times New Roman" w:hAnsi="Times New Roman" w:cs="Times New Roman"/>
          <w:b/>
          <w:bCs/>
          <w:color w:val="000000"/>
        </w:rPr>
        <w:t xml:space="preserve"> </w:t>
      </w:r>
      <w:r>
        <w:rPr>
          <w:rFonts w:ascii="Times New Roman" w:eastAsia="Times New Roman" w:hAnsi="Times New Roman" w:cs="Times New Roman"/>
          <w:b/>
          <w:bCs/>
          <w:color w:val="000000"/>
        </w:rPr>
        <w:t>Q</w:t>
      </w:r>
      <w:r w:rsidRPr="00254599">
        <w:rPr>
          <w:rFonts w:ascii="Times New Roman" w:eastAsia="Times New Roman" w:hAnsi="Times New Roman" w:cs="Times New Roman"/>
          <w:b/>
          <w:bCs/>
          <w:color w:val="000000"/>
        </w:rPr>
        <w:t xml:space="preserve">uestion </w:t>
      </w:r>
      <w:r>
        <w:rPr>
          <w:rFonts w:ascii="Times New Roman" w:eastAsia="Times New Roman" w:hAnsi="Times New Roman" w:cs="Times New Roman"/>
          <w:b/>
          <w:bCs/>
          <w:color w:val="000000"/>
        </w:rPr>
        <w:t>2</w:t>
      </w:r>
      <w:r w:rsidRPr="00254599">
        <w:rPr>
          <w:rFonts w:ascii="Times New Roman" w:eastAsia="Times New Roman" w:hAnsi="Times New Roman" w:cs="Times New Roman"/>
          <w:b/>
          <w:bCs/>
          <w:color w:val="000000"/>
        </w:rPr>
        <w:t>0</w:t>
      </w:r>
      <w:r>
        <w:rPr>
          <w:rFonts w:ascii="Times New Roman" w:eastAsia="Times New Roman" w:hAnsi="Times New Roman" w:cs="Times New Roman"/>
          <w:b/>
          <w:bCs/>
          <w:color w:val="000000"/>
        </w:rPr>
        <w:t>:</w:t>
      </w:r>
      <w:r w:rsidRPr="00254599">
        <w:rPr>
          <w:rFonts w:ascii="Times New Roman" w:eastAsia="Times New Roman" w:hAnsi="Times New Roman" w:cs="Times New Roman"/>
          <w:b/>
          <w:bCs/>
          <w:color w:val="000000"/>
        </w:rPr>
        <w:t xml:space="preserve"> </w:t>
      </w:r>
      <w:r w:rsidRPr="00254599">
        <w:rPr>
          <w:rFonts w:ascii="Times New Roman" w:eastAsia="Times New Roman" w:hAnsi="Times New Roman" w:cs="Times New Roman"/>
          <w:color w:val="000000"/>
        </w:rPr>
        <w:t>Now, we’re going to talk about the details of how you actually got your child diagnosed with a developmental problem. (Offer examples if needed).</w:t>
      </w:r>
      <w:r w:rsidRPr="00254599">
        <w:rPr>
          <w:rFonts w:ascii="Times New Roman" w:eastAsia="Times New Roman" w:hAnsi="Times New Roman" w:cs="Times New Roman"/>
        </w:rPr>
        <w:br/>
      </w:r>
    </w:p>
    <w:p w14:paraId="79680D1F" w14:textId="34A3E7D0" w:rsidR="00254599" w:rsidRPr="00254599" w:rsidRDefault="00254599" w:rsidP="00254599">
      <w:pPr>
        <w:pStyle w:val="ListParagraph"/>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 xml:space="preserve">What was your child’s pathway to getting diagnosed? What was the diagnosis? (Looking for </w:t>
      </w:r>
      <w:r>
        <w:rPr>
          <w:rFonts w:ascii="Times New Roman" w:eastAsia="Times New Roman" w:hAnsi="Times New Roman" w:cs="Times New Roman"/>
          <w:color w:val="000000"/>
        </w:rPr>
        <w:t>G</w:t>
      </w:r>
      <w:r w:rsidRPr="00254599">
        <w:rPr>
          <w:rFonts w:ascii="Times New Roman" w:eastAsia="Times New Roman" w:hAnsi="Times New Roman" w:cs="Times New Roman"/>
          <w:color w:val="000000"/>
        </w:rPr>
        <w:t>DD etc.</w:t>
      </w:r>
      <w:r>
        <w:rPr>
          <w:rFonts w:ascii="Times New Roman" w:eastAsia="Times New Roman" w:hAnsi="Times New Roman" w:cs="Times New Roman"/>
          <w:color w:val="000000"/>
        </w:rPr>
        <w:t>)</w:t>
      </w:r>
    </w:p>
    <w:p w14:paraId="27CC61B0" w14:textId="77777777" w:rsidR="00254599" w:rsidRPr="00254599" w:rsidRDefault="00254599" w:rsidP="00254599">
      <w:pPr>
        <w:pStyle w:val="ListParagraph"/>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old was the child when the diagnosis was made?</w:t>
      </w:r>
    </w:p>
    <w:p w14:paraId="66CC6757" w14:textId="77777777" w:rsidR="00254599" w:rsidRPr="00254599" w:rsidRDefault="00254599" w:rsidP="00254599">
      <w:pPr>
        <w:pStyle w:val="ListParagraph"/>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o first gave your child the diagnosis? </w:t>
      </w:r>
    </w:p>
    <w:p w14:paraId="4AA55C9B" w14:textId="77777777" w:rsidR="00254599" w:rsidRDefault="00254599" w:rsidP="00254599">
      <w:pPr>
        <w:pStyle w:val="ListParagraph"/>
        <w:numPr>
          <w:ilvl w:val="2"/>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Pediatrician, primary care doctor, developmental pediatrician, clinical psychologist, neurologist, team of health professionals, or someone else?</w:t>
      </w:r>
    </w:p>
    <w:p w14:paraId="2F6A2FBE" w14:textId="77777777" w:rsidR="00254599" w:rsidRPr="00254599" w:rsidRDefault="00254599" w:rsidP="00254599">
      <w:pPr>
        <w:spacing w:after="0" w:line="240" w:lineRule="auto"/>
        <w:textAlignment w:val="baseline"/>
        <w:rPr>
          <w:rFonts w:ascii="Times New Roman" w:eastAsia="Times New Roman" w:hAnsi="Times New Roman" w:cs="Times New Roman"/>
          <w:color w:val="000000"/>
        </w:rPr>
      </w:pPr>
    </w:p>
    <w:p w14:paraId="44DE84A5" w14:textId="77777777" w:rsidR="00254599" w:rsidRPr="00254599" w:rsidRDefault="00254599" w:rsidP="00254599">
      <w:pPr>
        <w:pStyle w:val="ListParagraph"/>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ere any of the following a problem with your experience of getting a diagnosis for your child? (Ask probing questions).</w:t>
      </w:r>
    </w:p>
    <w:p w14:paraId="27937BB8" w14:textId="77777777" w:rsidR="00254599" w:rsidRDefault="00254599" w:rsidP="00254599">
      <w:pPr>
        <w:pStyle w:val="ListParagraph"/>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ait time to get an appointment, cost of the evaluation, availability of an evaluation in your area, poor quality of the evaluation, scheduling conflicts, transportation, insurance problems, finding time to attend the appointment, language barriers, misunderstanding that may have resulted from cultural differences between you and the clinician, or something else?</w:t>
      </w:r>
    </w:p>
    <w:p w14:paraId="00D836D3" w14:textId="77777777" w:rsidR="00254599" w:rsidRPr="00254599" w:rsidRDefault="00254599" w:rsidP="00254599">
      <w:pPr>
        <w:pStyle w:val="ListParagraph"/>
        <w:spacing w:after="0" w:line="240" w:lineRule="auto"/>
        <w:ind w:left="1440"/>
        <w:textAlignment w:val="baseline"/>
        <w:rPr>
          <w:rFonts w:ascii="Times New Roman" w:eastAsia="Times New Roman" w:hAnsi="Times New Roman" w:cs="Times New Roman"/>
          <w:color w:val="000000"/>
        </w:rPr>
      </w:pPr>
    </w:p>
    <w:p w14:paraId="5FFE0A26" w14:textId="77777777" w:rsidR="00254599" w:rsidRPr="00254599" w:rsidRDefault="00254599" w:rsidP="00254599">
      <w:pPr>
        <w:pStyle w:val="ListParagraph"/>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satisfied were you with the diagnosis once you got it?</w:t>
      </w:r>
    </w:p>
    <w:p w14:paraId="2FD83882" w14:textId="77777777" w:rsidR="00254599" w:rsidRPr="00254599" w:rsidRDefault="00254599" w:rsidP="00254599">
      <w:pPr>
        <w:spacing w:after="0" w:line="240" w:lineRule="auto"/>
        <w:rPr>
          <w:rFonts w:ascii="Times New Roman" w:eastAsia="Times New Roman" w:hAnsi="Times New Roman" w:cs="Times New Roman"/>
        </w:rPr>
      </w:pPr>
    </w:p>
    <w:p w14:paraId="552A9F11"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5F253261" w14:textId="77777777" w:rsidR="00254599" w:rsidRDefault="00254599" w:rsidP="00254599">
      <w:pPr>
        <w:spacing w:after="0" w:line="240" w:lineRule="auto"/>
        <w:rPr>
          <w:rFonts w:ascii="Times New Roman" w:eastAsia="Times New Roman" w:hAnsi="Times New Roman" w:cs="Times New Roman"/>
        </w:rPr>
      </w:pPr>
    </w:p>
    <w:p w14:paraId="62477539" w14:textId="2E6CF71A"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b/>
          <w:bCs/>
          <w:color w:val="000000"/>
        </w:rPr>
        <w:t>MRI/GENETIC TESTING</w:t>
      </w:r>
    </w:p>
    <w:p w14:paraId="6A68F1E8" w14:textId="77777777" w:rsidR="00254599" w:rsidRPr="00254599" w:rsidRDefault="00254599" w:rsidP="00254599">
      <w:pPr>
        <w:spacing w:after="0" w:line="240" w:lineRule="auto"/>
        <w:rPr>
          <w:rFonts w:ascii="Times New Roman" w:eastAsia="Times New Roman" w:hAnsi="Times New Roman" w:cs="Times New Roman"/>
        </w:rPr>
      </w:pPr>
    </w:p>
    <w:p w14:paraId="57154831"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Now I have some questions about any testing your child may have had so far. Your answers to these questions will help us understand parental beliefs and knowledge about diagnostic testing.</w:t>
      </w:r>
    </w:p>
    <w:p w14:paraId="667F63C1" w14:textId="77777777" w:rsidR="00254599" w:rsidRPr="00254599" w:rsidRDefault="00254599" w:rsidP="00254599">
      <w:pPr>
        <w:spacing w:after="0" w:line="240" w:lineRule="auto"/>
        <w:rPr>
          <w:rFonts w:ascii="Times New Roman" w:eastAsia="Times New Roman" w:hAnsi="Times New Roman" w:cs="Times New Roman"/>
        </w:rPr>
      </w:pPr>
    </w:p>
    <w:p w14:paraId="4022C8CB"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 xml:space="preserve">When the diagnosis of a neurodevelopmental disorder was made, OR over the </w:t>
      </w:r>
      <w:r w:rsidRPr="00254599">
        <w:rPr>
          <w:rFonts w:ascii="Times New Roman" w:eastAsia="Times New Roman" w:hAnsi="Times New Roman" w:cs="Times New Roman"/>
          <w:b/>
          <w:bCs/>
          <w:color w:val="000000"/>
        </w:rPr>
        <w:t>[months/years]</w:t>
      </w:r>
      <w:r w:rsidRPr="00254599">
        <w:rPr>
          <w:rFonts w:ascii="Times New Roman" w:eastAsia="Times New Roman" w:hAnsi="Times New Roman" w:cs="Times New Roman"/>
          <w:color w:val="000000"/>
        </w:rPr>
        <w:t xml:space="preserve"> since the diagnosis, were MRIs or genetic testing recommended by your doctor to find out a reason why your child has this disorder?</w:t>
      </w:r>
    </w:p>
    <w:p w14:paraId="117DD9E2"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MRI (pictures of the brain and/or spine)</w:t>
      </w:r>
    </w:p>
    <w:p w14:paraId="241C672E"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YES discussed and completed:</w:t>
      </w:r>
    </w:p>
    <w:p w14:paraId="70AF0C66"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were your thoughts about getting this test?</w:t>
      </w:r>
    </w:p>
    <w:p w14:paraId="067BAA35"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you find the results useful?</w:t>
      </w:r>
    </w:p>
    <w:p w14:paraId="513D5E30"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ere there any difficulties in getting this test done?</w:t>
      </w:r>
    </w:p>
    <w:p w14:paraId="3A533459"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YES discussed, NOT completed:</w:t>
      </w:r>
    </w:p>
    <w:p w14:paraId="250C1D2A"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y not? Were any of the following a factor in your decision?</w:t>
      </w:r>
    </w:p>
    <w:p w14:paraId="5CC79E23"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Cost, insurance, transportation, time off work, childcare for siblings, other family members did not agree, or anything else?</w:t>
      </w:r>
    </w:p>
    <w:p w14:paraId="710A824C"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NO, not discussed:</w:t>
      </w:r>
    </w:p>
    <w:p w14:paraId="3B3598CB"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If your doctor had recommended this test, what do you think your perspective would have been?</w:t>
      </w:r>
    </w:p>
    <w:p w14:paraId="12336EE7"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Genetic testing</w:t>
      </w:r>
    </w:p>
    <w:p w14:paraId="5A324E83"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YES discussed and completed:</w:t>
      </w:r>
    </w:p>
    <w:p w14:paraId="56FAD314"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know what specific genetic test was completed?</w:t>
      </w:r>
    </w:p>
    <w:p w14:paraId="6F8077C9"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did the pathway to actually completing the genetic testing look like? </w:t>
      </w:r>
    </w:p>
    <w:p w14:paraId="2E804BD6"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you have to see another specialist?</w:t>
      </w:r>
    </w:p>
    <w:p w14:paraId="0AEA274A"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were your thoughts about getting this test? Did you find the results useful?</w:t>
      </w:r>
    </w:p>
    <w:p w14:paraId="53F1ED7D"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ere there difficulties in getting this test done?</w:t>
      </w:r>
    </w:p>
    <w:p w14:paraId="0330C9AD"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your insurance cover the cost of genetic testing?</w:t>
      </w:r>
    </w:p>
    <w:p w14:paraId="01B5AF98"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id the genetic testing lead to a more specific diagnosis for your child?</w:t>
      </w:r>
    </w:p>
    <w:p w14:paraId="321E011C"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If yes: </w:t>
      </w:r>
    </w:p>
    <w:p w14:paraId="441D6410" w14:textId="77777777" w:rsidR="00254599" w:rsidRPr="00254599" w:rsidRDefault="00254599" w:rsidP="00254599">
      <w:pPr>
        <w:numPr>
          <w:ilvl w:val="5"/>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positive impacts from having gotten this diagnosis for your child?</w:t>
      </w:r>
    </w:p>
    <w:p w14:paraId="3694844B" w14:textId="77777777" w:rsidR="00254599" w:rsidRPr="00254599" w:rsidRDefault="00254599" w:rsidP="00254599">
      <w:pPr>
        <w:numPr>
          <w:ilvl w:val="6"/>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changes in medical management, facilitates access to disease-specific services, knowledge about cause, progression, and family risk, no positive impact</w:t>
      </w:r>
    </w:p>
    <w:p w14:paraId="7AA3F9D9" w14:textId="77777777" w:rsidR="00254599" w:rsidRPr="00254599" w:rsidRDefault="00254599" w:rsidP="00254599">
      <w:pPr>
        <w:numPr>
          <w:ilvl w:val="5"/>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negative impacts from having gotten this diagnosis for your child?</w:t>
      </w:r>
    </w:p>
    <w:p w14:paraId="7FB4FA68" w14:textId="77777777" w:rsidR="00254599" w:rsidRPr="00254599" w:rsidRDefault="00254599" w:rsidP="00254599">
      <w:pPr>
        <w:numPr>
          <w:ilvl w:val="6"/>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lifestyle restrictions, subject to discrimination and/or being labelled, receiving a poor diagnosis, no negative impact </w:t>
      </w:r>
    </w:p>
    <w:p w14:paraId="5CF75C4B"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If no:</w:t>
      </w:r>
    </w:p>
    <w:p w14:paraId="189C9479" w14:textId="77777777" w:rsidR="00254599" w:rsidRPr="00254599" w:rsidRDefault="00254599" w:rsidP="00254599">
      <w:pPr>
        <w:numPr>
          <w:ilvl w:val="5"/>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positive impacts from having gotten the genetic testing for your child?</w:t>
      </w:r>
    </w:p>
    <w:p w14:paraId="49F896A9" w14:textId="77777777" w:rsidR="00254599" w:rsidRPr="00254599" w:rsidRDefault="00254599" w:rsidP="00254599">
      <w:pPr>
        <w:numPr>
          <w:ilvl w:val="6"/>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changes in medical management, facilitates access to disease-specific services, knowledge about cause, progression, and family risk, no positive impact</w:t>
      </w:r>
    </w:p>
    <w:p w14:paraId="60B8ADC8" w14:textId="77777777" w:rsidR="00254599" w:rsidRPr="00254599" w:rsidRDefault="00254599" w:rsidP="00254599">
      <w:pPr>
        <w:numPr>
          <w:ilvl w:val="5"/>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negative impacts from having gotten the genetic testing for your child?</w:t>
      </w:r>
    </w:p>
    <w:p w14:paraId="27EFAA13" w14:textId="77777777" w:rsidR="00254599" w:rsidRPr="00254599" w:rsidRDefault="00254599" w:rsidP="00254599">
      <w:pPr>
        <w:numPr>
          <w:ilvl w:val="6"/>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lifestyle restrictions, subject to discrimination and/or being labelled, receiving a poor diagnosis, no negative impact </w:t>
      </w:r>
    </w:p>
    <w:p w14:paraId="305C5B44"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YES discussed, NOT completed:</w:t>
      </w:r>
    </w:p>
    <w:p w14:paraId="62261AAA"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y not?</w:t>
      </w:r>
    </w:p>
    <w:p w14:paraId="6AD9D93A"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Examples: Cost, insurance, transportation, time off work, childcare for siblings, other family members didn’t agree</w:t>
      </w:r>
    </w:p>
    <w:p w14:paraId="426F6E5F"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lastRenderedPageBreak/>
        <w:t>Do you see any potential positive impacts of genetic testing for your child?</w:t>
      </w:r>
    </w:p>
    <w:p w14:paraId="47EA065B"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potential negative impacts of genetic testing for your child?</w:t>
      </w:r>
    </w:p>
    <w:p w14:paraId="7802B4B6" w14:textId="77777777" w:rsidR="00254599" w:rsidRPr="00254599" w:rsidRDefault="00254599" w:rsidP="00254599">
      <w:pPr>
        <w:numPr>
          <w:ilvl w:val="2"/>
          <w:numId w:val="1"/>
        </w:numPr>
        <w:spacing w:after="0" w:line="240" w:lineRule="auto"/>
        <w:textAlignment w:val="baseline"/>
        <w:rPr>
          <w:rFonts w:ascii="Times New Roman" w:eastAsia="Times New Roman" w:hAnsi="Times New Roman" w:cs="Times New Roman"/>
          <w:b/>
          <w:bCs/>
          <w:color w:val="000000"/>
        </w:rPr>
      </w:pPr>
      <w:r w:rsidRPr="00254599">
        <w:rPr>
          <w:rFonts w:ascii="Times New Roman" w:eastAsia="Times New Roman" w:hAnsi="Times New Roman" w:cs="Times New Roman"/>
          <w:b/>
          <w:bCs/>
          <w:color w:val="000000"/>
        </w:rPr>
        <w:t>NO, not discussed:</w:t>
      </w:r>
    </w:p>
    <w:p w14:paraId="1ADB9A4A" w14:textId="77777777" w:rsidR="00254599" w:rsidRPr="00254599" w:rsidRDefault="00254599" w:rsidP="00254599">
      <w:pPr>
        <w:numPr>
          <w:ilvl w:val="3"/>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If your doctor had recommended this test, what do you think your perspective would have been?</w:t>
      </w:r>
    </w:p>
    <w:p w14:paraId="75BAB935"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potential positive impacts of genetic testing for your child?</w:t>
      </w:r>
    </w:p>
    <w:p w14:paraId="17602C87" w14:textId="77777777" w:rsidR="00254599" w:rsidRPr="00254599" w:rsidRDefault="00254599" w:rsidP="00254599">
      <w:pPr>
        <w:numPr>
          <w:ilvl w:val="4"/>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Do you see any potential negative impacts of genetic testing for your child?</w:t>
      </w:r>
    </w:p>
    <w:p w14:paraId="5F98FDB3" w14:textId="77777777" w:rsidR="00254599" w:rsidRDefault="00254599" w:rsidP="00254599">
      <w:pPr>
        <w:spacing w:after="0" w:line="240" w:lineRule="auto"/>
        <w:rPr>
          <w:rFonts w:ascii="Times New Roman" w:eastAsia="Times New Roman" w:hAnsi="Times New Roman" w:cs="Times New Roman"/>
        </w:rPr>
      </w:pPr>
    </w:p>
    <w:p w14:paraId="54815206"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7FA76958" w14:textId="77777777" w:rsidR="00254599" w:rsidRPr="00254599" w:rsidRDefault="00254599" w:rsidP="00254599">
      <w:pPr>
        <w:spacing w:after="0" w:line="240" w:lineRule="auto"/>
        <w:rPr>
          <w:rFonts w:ascii="Times New Roman" w:eastAsia="Times New Roman" w:hAnsi="Times New Roman" w:cs="Times New Roman"/>
        </w:rPr>
      </w:pPr>
    </w:p>
    <w:p w14:paraId="0B49A0E2" w14:textId="4EBE1123" w:rsidR="00254599" w:rsidRPr="00254599" w:rsidRDefault="00254599" w:rsidP="00254599">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000000"/>
        </w:rPr>
        <w:t>CAREGIVER</w:t>
      </w:r>
      <w:r w:rsidRPr="00254599">
        <w:rPr>
          <w:rFonts w:ascii="Times New Roman" w:eastAsia="Times New Roman" w:hAnsi="Times New Roman" w:cs="Times New Roman"/>
          <w:b/>
          <w:bCs/>
          <w:color w:val="000000"/>
        </w:rPr>
        <w:t xml:space="preserve"> OPINIONS</w:t>
      </w:r>
    </w:p>
    <w:p w14:paraId="22ADC450" w14:textId="77777777" w:rsidR="00254599" w:rsidRPr="00254599" w:rsidRDefault="00254599" w:rsidP="00254599">
      <w:pPr>
        <w:spacing w:after="0" w:line="240" w:lineRule="auto"/>
        <w:rPr>
          <w:rFonts w:ascii="Times New Roman" w:eastAsia="Times New Roman" w:hAnsi="Times New Roman" w:cs="Times New Roman"/>
        </w:rPr>
      </w:pPr>
    </w:p>
    <w:p w14:paraId="7F50EC1A"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rPr>
        <w:t>Lastly, I want to ask your opinions on your experience. Your opinions as a caretaker of your child are important for us to understand lived experiences, challenges, and triumphs you have gone through to get to this point.</w:t>
      </w:r>
      <w:r w:rsidRPr="00254599">
        <w:rPr>
          <w:rFonts w:ascii="Times New Roman" w:eastAsia="Times New Roman" w:hAnsi="Times New Roman" w:cs="Times New Roman"/>
        </w:rPr>
        <w:br/>
      </w:r>
    </w:p>
    <w:p w14:paraId="5E7EA6BE" w14:textId="77777777"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What part of the process of getting a diagnosis for your child has been the most challenging?</w:t>
      </w:r>
    </w:p>
    <w:p w14:paraId="73555E0B" w14:textId="77777777" w:rsidR="00254599" w:rsidRPr="00254599" w:rsidRDefault="00254599" w:rsidP="00254599">
      <w:pPr>
        <w:spacing w:after="0" w:line="240" w:lineRule="auto"/>
        <w:ind w:left="720"/>
        <w:textAlignment w:val="baseline"/>
        <w:rPr>
          <w:rFonts w:ascii="Times New Roman" w:eastAsia="Times New Roman" w:hAnsi="Times New Roman" w:cs="Times New Roman"/>
          <w:color w:val="000000"/>
        </w:rPr>
      </w:pPr>
    </w:p>
    <w:p w14:paraId="3BCFA642" w14:textId="77777777" w:rsidR="00254599" w:rsidRP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How much do each of these factors affect your family’s health in general?</w:t>
      </w:r>
    </w:p>
    <w:p w14:paraId="282A06A6"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Cultural background (race, ethnicity, culture, ability to speak English, discrimination)</w:t>
      </w:r>
    </w:p>
    <w:p w14:paraId="6F4DCB85"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Genetics (health problems that run in the family, your genes/genetics)</w:t>
      </w:r>
    </w:p>
    <w:p w14:paraId="16859685" w14:textId="77777777" w:rsidR="00254599" w:rsidRP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Socioeconomic status (income, family income, education, insurance status, occupation)</w:t>
      </w:r>
    </w:p>
    <w:p w14:paraId="1DEC20B2" w14:textId="77777777" w:rsidR="00254599" w:rsidRDefault="00254599" w:rsidP="00254599">
      <w:pPr>
        <w:numPr>
          <w:ilvl w:val="1"/>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rPr>
        <w:t>The community where you live</w:t>
      </w:r>
    </w:p>
    <w:p w14:paraId="4F2A784C" w14:textId="77777777" w:rsidR="00254599" w:rsidRPr="00254599" w:rsidRDefault="00254599" w:rsidP="00254599">
      <w:pPr>
        <w:spacing w:after="0" w:line="240" w:lineRule="auto"/>
        <w:ind w:left="1440"/>
        <w:textAlignment w:val="baseline"/>
        <w:rPr>
          <w:rFonts w:ascii="Times New Roman" w:eastAsia="Times New Roman" w:hAnsi="Times New Roman" w:cs="Times New Roman"/>
          <w:color w:val="000000"/>
        </w:rPr>
      </w:pPr>
    </w:p>
    <w:p w14:paraId="6101D35A" w14:textId="057F1965" w:rsidR="00254599" w:rsidRDefault="00254599" w:rsidP="00254599">
      <w:pPr>
        <w:numPr>
          <w:ilvl w:val="0"/>
          <w:numId w:val="1"/>
        </w:numPr>
        <w:spacing w:after="0" w:line="240" w:lineRule="auto"/>
        <w:textAlignment w:val="baseline"/>
        <w:rPr>
          <w:rFonts w:ascii="Times New Roman" w:eastAsia="Times New Roman" w:hAnsi="Times New Roman" w:cs="Times New Roman"/>
          <w:color w:val="000000"/>
        </w:rPr>
      </w:pPr>
      <w:r w:rsidRPr="00254599">
        <w:rPr>
          <w:rFonts w:ascii="Times New Roman" w:eastAsia="Times New Roman" w:hAnsi="Times New Roman" w:cs="Times New Roman"/>
          <w:color w:val="000000" w:themeColor="text1"/>
        </w:rPr>
        <w:t>Do you have any other opinions, comments, or concerns you would like to share about your experience?</w:t>
      </w:r>
    </w:p>
    <w:p w14:paraId="6084A133" w14:textId="77777777" w:rsidR="00254599" w:rsidRDefault="00254599" w:rsidP="00254599">
      <w:pPr>
        <w:spacing w:after="0" w:line="240" w:lineRule="auto"/>
        <w:textAlignment w:val="baseline"/>
        <w:rPr>
          <w:rFonts w:ascii="Times New Roman" w:eastAsia="Times New Roman" w:hAnsi="Times New Roman" w:cs="Times New Roman"/>
          <w:color w:val="000000"/>
        </w:rPr>
      </w:pPr>
    </w:p>
    <w:p w14:paraId="013CF282"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027458F4" w14:textId="77777777" w:rsidR="00254599" w:rsidRPr="00254599" w:rsidRDefault="00254599" w:rsidP="00254599">
      <w:pPr>
        <w:spacing w:after="0" w:line="240" w:lineRule="auto"/>
        <w:rPr>
          <w:rFonts w:ascii="Times New Roman" w:eastAsia="Times New Roman" w:hAnsi="Times New Roman" w:cs="Times New Roman"/>
          <w:color w:val="000000" w:themeColor="text1"/>
        </w:rPr>
      </w:pPr>
    </w:p>
    <w:p w14:paraId="44853500" w14:textId="44875F4B" w:rsidR="00254599" w:rsidRDefault="00254599" w:rsidP="00254599">
      <w:pPr>
        <w:spacing w:after="0" w:line="24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FUTURE DIRECTIONS/FEEDBACK</w:t>
      </w:r>
    </w:p>
    <w:p w14:paraId="26F4AC2D" w14:textId="77777777" w:rsidR="00254599" w:rsidRPr="00254599" w:rsidRDefault="00254599" w:rsidP="00254599">
      <w:pPr>
        <w:spacing w:after="0" w:line="240" w:lineRule="auto"/>
        <w:rPr>
          <w:rFonts w:ascii="Times New Roman" w:eastAsia="Times New Roman" w:hAnsi="Times New Roman" w:cs="Times New Roman"/>
          <w:b/>
          <w:bCs/>
          <w:color w:val="000000" w:themeColor="text1"/>
        </w:rPr>
      </w:pPr>
    </w:p>
    <w:p w14:paraId="454F08DC" w14:textId="77777777" w:rsidR="00254599" w:rsidRPr="00254599" w:rsidRDefault="00254599" w:rsidP="00254599">
      <w:pPr>
        <w:spacing w:after="0" w:line="240" w:lineRule="auto"/>
        <w:rPr>
          <w:rFonts w:ascii="Times New Roman" w:hAnsi="Times New Roman" w:cs="Times New Roman"/>
        </w:rPr>
      </w:pPr>
      <w:r w:rsidRPr="00254599">
        <w:rPr>
          <w:rFonts w:ascii="Times New Roman" w:eastAsia="Calibri Light" w:hAnsi="Times New Roman" w:cs="Times New Roman"/>
          <w:color w:val="000000" w:themeColor="text1"/>
        </w:rPr>
        <w:t xml:space="preserve">Before we wrap up, I’d like to ask your help with two final questions related to how we as researchers can make sure we are reflecting parents’ interests and goals. </w:t>
      </w:r>
    </w:p>
    <w:p w14:paraId="0413B1D3" w14:textId="77777777" w:rsidR="00254599" w:rsidRPr="00254599" w:rsidRDefault="00254599" w:rsidP="00254599">
      <w:pPr>
        <w:spacing w:after="0" w:line="240" w:lineRule="auto"/>
        <w:rPr>
          <w:rFonts w:ascii="Times New Roman" w:eastAsia="Calibri Light" w:hAnsi="Times New Roman" w:cs="Times New Roman"/>
          <w:color w:val="000000" w:themeColor="text1"/>
        </w:rPr>
      </w:pPr>
    </w:p>
    <w:p w14:paraId="02998D39" w14:textId="77777777" w:rsidR="00254599" w:rsidRPr="00254599" w:rsidRDefault="00254599" w:rsidP="00254599">
      <w:pPr>
        <w:pStyle w:val="ListParagraph"/>
        <w:numPr>
          <w:ilvl w:val="0"/>
          <w:numId w:val="1"/>
        </w:numPr>
        <w:spacing w:after="0" w:line="240" w:lineRule="auto"/>
        <w:rPr>
          <w:rFonts w:ascii="Times New Roman" w:eastAsia="Calibri Light" w:hAnsi="Times New Roman" w:cs="Times New Roman"/>
          <w:color w:val="000000" w:themeColor="text1"/>
        </w:rPr>
      </w:pPr>
      <w:r w:rsidRPr="00254599">
        <w:rPr>
          <w:rFonts w:ascii="Times New Roman" w:eastAsia="Calibri Light" w:hAnsi="Times New Roman" w:cs="Times New Roman"/>
          <w:color w:val="000000" w:themeColor="text1"/>
        </w:rPr>
        <w:t xml:space="preserve">First, we are hoping to be able to reach more parents of kids with neurodevelopmental disorders like yourself, especially those who may not interact with the health system. Do you have any ideas about ways we could reach those families? </w:t>
      </w:r>
    </w:p>
    <w:p w14:paraId="57CB8591" w14:textId="77777777" w:rsidR="00254599" w:rsidRDefault="00254599" w:rsidP="00254599">
      <w:pPr>
        <w:pStyle w:val="ListParagraph"/>
        <w:numPr>
          <w:ilvl w:val="1"/>
          <w:numId w:val="1"/>
        </w:numPr>
        <w:spacing w:after="0" w:line="240" w:lineRule="auto"/>
        <w:rPr>
          <w:rFonts w:ascii="Times New Roman" w:eastAsia="Calibri Light" w:hAnsi="Times New Roman" w:cs="Times New Roman"/>
          <w:color w:val="000000" w:themeColor="text1"/>
        </w:rPr>
      </w:pPr>
      <w:r w:rsidRPr="00254599">
        <w:rPr>
          <w:rFonts w:ascii="Times New Roman" w:eastAsia="Calibri Light" w:hAnsi="Times New Roman" w:cs="Times New Roman"/>
          <w:color w:val="000000" w:themeColor="text1"/>
        </w:rPr>
        <w:t xml:space="preserve"> if “no”, prompt by asking, what about schools? Any other community organizations?</w:t>
      </w:r>
    </w:p>
    <w:p w14:paraId="619AE381" w14:textId="77777777" w:rsidR="00254599" w:rsidRPr="00254599" w:rsidRDefault="00254599" w:rsidP="00254599">
      <w:pPr>
        <w:pStyle w:val="ListParagraph"/>
        <w:spacing w:after="0" w:line="240" w:lineRule="auto"/>
        <w:ind w:left="1440"/>
        <w:rPr>
          <w:rFonts w:ascii="Times New Roman" w:eastAsia="Calibri Light" w:hAnsi="Times New Roman" w:cs="Times New Roman"/>
          <w:color w:val="000000" w:themeColor="text1"/>
        </w:rPr>
      </w:pPr>
    </w:p>
    <w:p w14:paraId="2EB04A37" w14:textId="5986E4AC" w:rsidR="00254599" w:rsidRPr="00254599" w:rsidRDefault="00254599" w:rsidP="00254599">
      <w:pPr>
        <w:pStyle w:val="ListParagraph"/>
        <w:numPr>
          <w:ilvl w:val="0"/>
          <w:numId w:val="1"/>
        </w:numPr>
        <w:rPr>
          <w:rFonts w:ascii="Times New Roman" w:hAnsi="Times New Roman" w:cs="Times New Roman"/>
        </w:rPr>
      </w:pPr>
      <w:r w:rsidRPr="00254599">
        <w:rPr>
          <w:rFonts w:ascii="Times New Roman" w:eastAsia="Calibri Light" w:hAnsi="Times New Roman" w:cs="Times New Roman"/>
          <w:color w:val="000000" w:themeColor="text1"/>
        </w:rPr>
        <w:t xml:space="preserve">Second, we want to hear any feedback from you about how we could improve this interview. Was there anything you felt could have been phrased differently? Anything that you would have preferred we had not asked about or that you wish was asked about that wasn’t? </w:t>
      </w:r>
    </w:p>
    <w:p w14:paraId="3C1BE849"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077355CA" w14:textId="77777777" w:rsidR="00254599" w:rsidRPr="00254599" w:rsidRDefault="00254599" w:rsidP="00254599">
      <w:pPr>
        <w:spacing w:after="0" w:line="240" w:lineRule="auto"/>
        <w:rPr>
          <w:rFonts w:ascii="Times New Roman" w:eastAsia="Times New Roman" w:hAnsi="Times New Roman" w:cs="Times New Roman"/>
        </w:rPr>
      </w:pPr>
    </w:p>
    <w:p w14:paraId="6EAEE6BE" w14:textId="6F795BEB"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b/>
          <w:bCs/>
          <w:color w:val="000000"/>
        </w:rPr>
        <w:t>CONCLUSION</w:t>
      </w:r>
    </w:p>
    <w:p w14:paraId="46D70859" w14:textId="77777777" w:rsidR="00254599" w:rsidRPr="00254599" w:rsidRDefault="00254599" w:rsidP="00254599">
      <w:pPr>
        <w:spacing w:after="0" w:line="240" w:lineRule="auto"/>
        <w:rPr>
          <w:rFonts w:ascii="Times New Roman" w:eastAsia="Times New Roman" w:hAnsi="Times New Roman" w:cs="Times New Roman"/>
        </w:rPr>
      </w:pPr>
    </w:p>
    <w:p w14:paraId="42682BCD" w14:textId="77777777" w:rsidR="00254599" w:rsidRP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themeColor="text1"/>
        </w:rPr>
        <w:t xml:space="preserve">Thank you so much for all of your insights and for your time! We really appreciate it. </w:t>
      </w:r>
    </w:p>
    <w:p w14:paraId="31653FC6" w14:textId="77777777" w:rsidR="00254599" w:rsidRPr="00254599" w:rsidRDefault="00254599" w:rsidP="00254599">
      <w:pPr>
        <w:spacing w:after="0" w:line="240" w:lineRule="auto"/>
        <w:rPr>
          <w:rFonts w:ascii="Times New Roman" w:eastAsia="Times New Roman" w:hAnsi="Times New Roman" w:cs="Times New Roman"/>
        </w:rPr>
      </w:pPr>
    </w:p>
    <w:p w14:paraId="2730A2B9" w14:textId="3BF17A57" w:rsidR="00254599" w:rsidRDefault="00254599" w:rsidP="00254599">
      <w:pPr>
        <w:spacing w:after="0" w:line="240" w:lineRule="auto"/>
        <w:rPr>
          <w:rFonts w:ascii="Times New Roman" w:eastAsia="Times New Roman" w:hAnsi="Times New Roman" w:cs="Times New Roman"/>
        </w:rPr>
      </w:pPr>
      <w:r w:rsidRPr="00254599">
        <w:rPr>
          <w:rFonts w:ascii="Times New Roman" w:eastAsia="Times New Roman" w:hAnsi="Times New Roman" w:cs="Times New Roman"/>
          <w:color w:val="000000" w:themeColor="text1"/>
        </w:rPr>
        <w:t>Have a nice day!</w:t>
      </w:r>
    </w:p>
    <w:p w14:paraId="6D762FB2" w14:textId="77777777" w:rsidR="00254599" w:rsidRDefault="00254599" w:rsidP="00254599">
      <w:pPr>
        <w:pBdr>
          <w:bottom w:val="single" w:sz="12" w:space="1" w:color="auto"/>
        </w:pBdr>
        <w:spacing w:after="0" w:line="240" w:lineRule="auto"/>
        <w:rPr>
          <w:rFonts w:ascii="Times New Roman" w:eastAsia="Times New Roman" w:hAnsi="Times New Roman" w:cs="Times New Roman"/>
        </w:rPr>
      </w:pPr>
    </w:p>
    <w:p w14:paraId="6A10A15E" w14:textId="77777777" w:rsidR="00254599" w:rsidRDefault="00254599" w:rsidP="00254599">
      <w:pPr>
        <w:spacing w:after="0" w:line="240" w:lineRule="auto"/>
        <w:rPr>
          <w:rFonts w:ascii="Times New Roman" w:eastAsia="Times New Roman" w:hAnsi="Times New Roman" w:cs="Times New Roman"/>
        </w:rPr>
      </w:pPr>
    </w:p>
    <w:p w14:paraId="2977A15D" w14:textId="77777777" w:rsidR="00254599" w:rsidRPr="00995C78" w:rsidRDefault="00254599" w:rsidP="00254599">
      <w:pPr>
        <w:spacing w:after="0" w:line="240" w:lineRule="auto"/>
        <w:rPr>
          <w:rFonts w:ascii="Times New Roman" w:eastAsia="Times New Roman" w:hAnsi="Times New Roman" w:cs="Times New Roman"/>
        </w:rPr>
      </w:pPr>
    </w:p>
    <w:p w14:paraId="70C9D9DD" w14:textId="77777777" w:rsidR="00254599" w:rsidRPr="00995C78" w:rsidRDefault="00254599" w:rsidP="00254599">
      <w:pPr>
        <w:pStyle w:val="EndNoteBibliography"/>
        <w:rPr>
          <w:rFonts w:ascii="Times New Roman" w:hAnsi="Times New Roman" w:cs="Times New Roman"/>
          <w:noProof/>
        </w:rPr>
      </w:pPr>
      <w:r w:rsidRPr="00995C78">
        <w:rPr>
          <w:rFonts w:ascii="Times New Roman" w:hAnsi="Times New Roman" w:cs="Times New Roman"/>
        </w:rPr>
        <w:fldChar w:fldCharType="begin"/>
      </w:r>
      <w:r w:rsidRPr="00995C78">
        <w:rPr>
          <w:rFonts w:ascii="Times New Roman" w:hAnsi="Times New Roman" w:cs="Times New Roman"/>
        </w:rPr>
        <w:instrText xml:space="preserve"> ADDIN EN.REFLIST </w:instrText>
      </w:r>
      <w:r w:rsidRPr="00995C78">
        <w:rPr>
          <w:rFonts w:ascii="Times New Roman" w:hAnsi="Times New Roman" w:cs="Times New Roman"/>
        </w:rPr>
        <w:fldChar w:fldCharType="separate"/>
      </w:r>
      <w:r w:rsidRPr="00995C78">
        <w:rPr>
          <w:rFonts w:ascii="Times New Roman" w:hAnsi="Times New Roman" w:cs="Times New Roman"/>
          <w:noProof/>
        </w:rPr>
        <w:t>1.</w:t>
      </w:r>
      <w:r w:rsidRPr="00995C78">
        <w:rPr>
          <w:rFonts w:ascii="Times New Roman" w:hAnsi="Times New Roman" w:cs="Times New Roman"/>
          <w:noProof/>
        </w:rPr>
        <w:tab/>
        <w:t xml:space="preserve">Constantino JN, Abbacchi AM, Saulnier C, et al. Timing of the Diagnosis of Autism in African American Children. </w:t>
      </w:r>
      <w:r w:rsidRPr="00995C78">
        <w:rPr>
          <w:rFonts w:ascii="Times New Roman" w:hAnsi="Times New Roman" w:cs="Times New Roman"/>
          <w:i/>
          <w:noProof/>
        </w:rPr>
        <w:t>Pediatrics</w:t>
      </w:r>
      <w:r w:rsidRPr="00995C78">
        <w:rPr>
          <w:rFonts w:ascii="Times New Roman" w:hAnsi="Times New Roman" w:cs="Times New Roman"/>
          <w:noProof/>
        </w:rPr>
        <w:t>. Sep 2020;146(3)doi:10.1542/peds.2019-3629</w:t>
      </w:r>
    </w:p>
    <w:p w14:paraId="15E27370" w14:textId="6D2CF542" w:rsidR="00C67B00" w:rsidRDefault="00254599">
      <w:r w:rsidRPr="00995C78">
        <w:rPr>
          <w:rFonts w:ascii="Times New Roman" w:hAnsi="Times New Roman" w:cs="Times New Roman"/>
        </w:rPr>
        <w:fldChar w:fldCharType="end"/>
      </w:r>
    </w:p>
    <w:sectPr w:rsidR="00C67B00" w:rsidSect="00035329">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570511"/>
    <w:multiLevelType w:val="hybridMultilevel"/>
    <w:tmpl w:val="D6C0175A"/>
    <w:lvl w:ilvl="0" w:tplc="FFFFFFFF">
      <w:start w:val="1"/>
      <w:numFmt w:val="decimal"/>
      <w:lvlText w:val="%1."/>
      <w:lvlJc w:val="left"/>
      <w:pPr>
        <w:ind w:left="720" w:hanging="360"/>
      </w:pPr>
    </w:lvl>
    <w:lvl w:ilvl="1" w:tplc="5D981B2C">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34171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removePersonalInformation/>
  <w:removeDateAndTime/>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d02s07wpdwzewrfpp5x0w5dsvvrtvddax&quot;&gt;My EndNote Library&lt;record-ids&gt;&lt;item&gt;263&lt;/item&gt;&lt;/record-ids&gt;&lt;/item&gt;&lt;/Libraries&gt;"/>
  </w:docVars>
  <w:rsids>
    <w:rsidRoot w:val="00254599"/>
    <w:rsid w:val="00001180"/>
    <w:rsid w:val="00003611"/>
    <w:rsid w:val="000119C1"/>
    <w:rsid w:val="00011FCE"/>
    <w:rsid w:val="000230A6"/>
    <w:rsid w:val="0003159C"/>
    <w:rsid w:val="00035329"/>
    <w:rsid w:val="000423E3"/>
    <w:rsid w:val="00042626"/>
    <w:rsid w:val="00042906"/>
    <w:rsid w:val="00045F03"/>
    <w:rsid w:val="00047EA5"/>
    <w:rsid w:val="000515E2"/>
    <w:rsid w:val="00052F0C"/>
    <w:rsid w:val="0005342F"/>
    <w:rsid w:val="000660A4"/>
    <w:rsid w:val="000748D7"/>
    <w:rsid w:val="00075282"/>
    <w:rsid w:val="00075CF8"/>
    <w:rsid w:val="00076CAC"/>
    <w:rsid w:val="000770E6"/>
    <w:rsid w:val="00087E05"/>
    <w:rsid w:val="00096B45"/>
    <w:rsid w:val="000979C9"/>
    <w:rsid w:val="000A3DDA"/>
    <w:rsid w:val="000A5B9F"/>
    <w:rsid w:val="000A616F"/>
    <w:rsid w:val="000B1C6F"/>
    <w:rsid w:val="000E0950"/>
    <w:rsid w:val="000E175B"/>
    <w:rsid w:val="000F43BF"/>
    <w:rsid w:val="000F547A"/>
    <w:rsid w:val="000F5F0A"/>
    <w:rsid w:val="0010225B"/>
    <w:rsid w:val="0011731D"/>
    <w:rsid w:val="0012091C"/>
    <w:rsid w:val="00121982"/>
    <w:rsid w:val="00124D7F"/>
    <w:rsid w:val="00124FF8"/>
    <w:rsid w:val="00130FC2"/>
    <w:rsid w:val="001335CE"/>
    <w:rsid w:val="001347F3"/>
    <w:rsid w:val="001374CE"/>
    <w:rsid w:val="00143FAD"/>
    <w:rsid w:val="001442FA"/>
    <w:rsid w:val="0014481D"/>
    <w:rsid w:val="001452B9"/>
    <w:rsid w:val="00146A8B"/>
    <w:rsid w:val="00146E94"/>
    <w:rsid w:val="00155A74"/>
    <w:rsid w:val="00156C64"/>
    <w:rsid w:val="00163251"/>
    <w:rsid w:val="00164F72"/>
    <w:rsid w:val="00180265"/>
    <w:rsid w:val="00182FEA"/>
    <w:rsid w:val="00187F19"/>
    <w:rsid w:val="001A682B"/>
    <w:rsid w:val="001C4744"/>
    <w:rsid w:val="001C4B3E"/>
    <w:rsid w:val="001C5A39"/>
    <w:rsid w:val="001C661A"/>
    <w:rsid w:val="001D1C70"/>
    <w:rsid w:val="001D5875"/>
    <w:rsid w:val="001E6AEC"/>
    <w:rsid w:val="001E7DC1"/>
    <w:rsid w:val="001F1F14"/>
    <w:rsid w:val="001F364F"/>
    <w:rsid w:val="001F383B"/>
    <w:rsid w:val="002015E2"/>
    <w:rsid w:val="002105EC"/>
    <w:rsid w:val="002167B9"/>
    <w:rsid w:val="00224A7E"/>
    <w:rsid w:val="0022666C"/>
    <w:rsid w:val="00226BF1"/>
    <w:rsid w:val="00232C63"/>
    <w:rsid w:val="002337E7"/>
    <w:rsid w:val="0023613A"/>
    <w:rsid w:val="00243DDF"/>
    <w:rsid w:val="00244656"/>
    <w:rsid w:val="00250B89"/>
    <w:rsid w:val="002519AC"/>
    <w:rsid w:val="002528BF"/>
    <w:rsid w:val="00254599"/>
    <w:rsid w:val="0026703F"/>
    <w:rsid w:val="0026757A"/>
    <w:rsid w:val="00283ECA"/>
    <w:rsid w:val="00284275"/>
    <w:rsid w:val="00284933"/>
    <w:rsid w:val="00286C86"/>
    <w:rsid w:val="002A0152"/>
    <w:rsid w:val="002A74F7"/>
    <w:rsid w:val="002B262C"/>
    <w:rsid w:val="002C37BD"/>
    <w:rsid w:val="002C3A2A"/>
    <w:rsid w:val="002D208B"/>
    <w:rsid w:val="002D3CF4"/>
    <w:rsid w:val="002D6B78"/>
    <w:rsid w:val="002D7FE4"/>
    <w:rsid w:val="002E406F"/>
    <w:rsid w:val="002E51FA"/>
    <w:rsid w:val="002F04BD"/>
    <w:rsid w:val="002F0552"/>
    <w:rsid w:val="002F112B"/>
    <w:rsid w:val="003140A3"/>
    <w:rsid w:val="00321695"/>
    <w:rsid w:val="0033516F"/>
    <w:rsid w:val="003445F7"/>
    <w:rsid w:val="00347A87"/>
    <w:rsid w:val="00350C2F"/>
    <w:rsid w:val="00355C5E"/>
    <w:rsid w:val="00361E0D"/>
    <w:rsid w:val="0036290A"/>
    <w:rsid w:val="00363559"/>
    <w:rsid w:val="003645DB"/>
    <w:rsid w:val="0037208F"/>
    <w:rsid w:val="00374304"/>
    <w:rsid w:val="0038032F"/>
    <w:rsid w:val="00380EFC"/>
    <w:rsid w:val="0038178D"/>
    <w:rsid w:val="00397422"/>
    <w:rsid w:val="003A7286"/>
    <w:rsid w:val="003B1C61"/>
    <w:rsid w:val="003B2CDE"/>
    <w:rsid w:val="003B756E"/>
    <w:rsid w:val="003B7A74"/>
    <w:rsid w:val="003C23F1"/>
    <w:rsid w:val="003C554D"/>
    <w:rsid w:val="003D45A8"/>
    <w:rsid w:val="003D4CDB"/>
    <w:rsid w:val="003F4C91"/>
    <w:rsid w:val="00401344"/>
    <w:rsid w:val="00402773"/>
    <w:rsid w:val="00403A0C"/>
    <w:rsid w:val="00403DFB"/>
    <w:rsid w:val="004055D3"/>
    <w:rsid w:val="00420C15"/>
    <w:rsid w:val="00423E36"/>
    <w:rsid w:val="0042716A"/>
    <w:rsid w:val="00433228"/>
    <w:rsid w:val="00444AB6"/>
    <w:rsid w:val="004567C6"/>
    <w:rsid w:val="0046030C"/>
    <w:rsid w:val="0046287B"/>
    <w:rsid w:val="00466A67"/>
    <w:rsid w:val="00467FD6"/>
    <w:rsid w:val="004706F9"/>
    <w:rsid w:val="00480193"/>
    <w:rsid w:val="00487F84"/>
    <w:rsid w:val="00495C1B"/>
    <w:rsid w:val="004A2A0F"/>
    <w:rsid w:val="004A717E"/>
    <w:rsid w:val="004A764B"/>
    <w:rsid w:val="004C4C2B"/>
    <w:rsid w:val="004D5AE4"/>
    <w:rsid w:val="004E01A3"/>
    <w:rsid w:val="004E15EA"/>
    <w:rsid w:val="004E3461"/>
    <w:rsid w:val="004E4DE6"/>
    <w:rsid w:val="004F227A"/>
    <w:rsid w:val="004F337A"/>
    <w:rsid w:val="004F4E3F"/>
    <w:rsid w:val="004F7909"/>
    <w:rsid w:val="00501857"/>
    <w:rsid w:val="00503289"/>
    <w:rsid w:val="00505C52"/>
    <w:rsid w:val="00512DEC"/>
    <w:rsid w:val="00515482"/>
    <w:rsid w:val="00516D35"/>
    <w:rsid w:val="00520E90"/>
    <w:rsid w:val="005217C8"/>
    <w:rsid w:val="00522D89"/>
    <w:rsid w:val="00531C39"/>
    <w:rsid w:val="00534A04"/>
    <w:rsid w:val="005362D8"/>
    <w:rsid w:val="00537B10"/>
    <w:rsid w:val="00541849"/>
    <w:rsid w:val="0054201F"/>
    <w:rsid w:val="00550116"/>
    <w:rsid w:val="00550C51"/>
    <w:rsid w:val="00561A75"/>
    <w:rsid w:val="005639AF"/>
    <w:rsid w:val="005755ED"/>
    <w:rsid w:val="005774DB"/>
    <w:rsid w:val="00583AA2"/>
    <w:rsid w:val="00585D35"/>
    <w:rsid w:val="0059232C"/>
    <w:rsid w:val="005932D9"/>
    <w:rsid w:val="005A589F"/>
    <w:rsid w:val="005B2236"/>
    <w:rsid w:val="005B2D0E"/>
    <w:rsid w:val="005B33B6"/>
    <w:rsid w:val="005C4D51"/>
    <w:rsid w:val="005C7162"/>
    <w:rsid w:val="005C7A1F"/>
    <w:rsid w:val="005D0050"/>
    <w:rsid w:val="005D0B71"/>
    <w:rsid w:val="005D1FAB"/>
    <w:rsid w:val="005D640D"/>
    <w:rsid w:val="005F0779"/>
    <w:rsid w:val="005F16DC"/>
    <w:rsid w:val="005F2C9B"/>
    <w:rsid w:val="005F58B9"/>
    <w:rsid w:val="005F5BEE"/>
    <w:rsid w:val="005F69AD"/>
    <w:rsid w:val="00614D80"/>
    <w:rsid w:val="006162AC"/>
    <w:rsid w:val="00616C67"/>
    <w:rsid w:val="00621607"/>
    <w:rsid w:val="00625169"/>
    <w:rsid w:val="00626519"/>
    <w:rsid w:val="006273DF"/>
    <w:rsid w:val="00634B3A"/>
    <w:rsid w:val="00637AFE"/>
    <w:rsid w:val="006454A9"/>
    <w:rsid w:val="00647D7B"/>
    <w:rsid w:val="00652F66"/>
    <w:rsid w:val="00654628"/>
    <w:rsid w:val="00657571"/>
    <w:rsid w:val="00662FA6"/>
    <w:rsid w:val="00667F98"/>
    <w:rsid w:val="00672BD9"/>
    <w:rsid w:val="00676DF2"/>
    <w:rsid w:val="006852F8"/>
    <w:rsid w:val="006904C2"/>
    <w:rsid w:val="0069165E"/>
    <w:rsid w:val="006930FE"/>
    <w:rsid w:val="00694672"/>
    <w:rsid w:val="006964E4"/>
    <w:rsid w:val="00696F45"/>
    <w:rsid w:val="006A01A7"/>
    <w:rsid w:val="006B3B52"/>
    <w:rsid w:val="006B40C0"/>
    <w:rsid w:val="006B452F"/>
    <w:rsid w:val="006C756D"/>
    <w:rsid w:val="006D0329"/>
    <w:rsid w:val="006D4611"/>
    <w:rsid w:val="006D4A5D"/>
    <w:rsid w:val="006E20D3"/>
    <w:rsid w:val="006E37F3"/>
    <w:rsid w:val="006E519C"/>
    <w:rsid w:val="006E59B3"/>
    <w:rsid w:val="006E5C5C"/>
    <w:rsid w:val="006F2290"/>
    <w:rsid w:val="0071318B"/>
    <w:rsid w:val="007177B5"/>
    <w:rsid w:val="00724AFD"/>
    <w:rsid w:val="00725D72"/>
    <w:rsid w:val="00730D66"/>
    <w:rsid w:val="00740011"/>
    <w:rsid w:val="00744339"/>
    <w:rsid w:val="007460C1"/>
    <w:rsid w:val="00746F8A"/>
    <w:rsid w:val="00761295"/>
    <w:rsid w:val="0076180A"/>
    <w:rsid w:val="00761902"/>
    <w:rsid w:val="00766354"/>
    <w:rsid w:val="00781ED8"/>
    <w:rsid w:val="007837C9"/>
    <w:rsid w:val="007873D5"/>
    <w:rsid w:val="007974EB"/>
    <w:rsid w:val="007A36AA"/>
    <w:rsid w:val="007A43E1"/>
    <w:rsid w:val="007B153F"/>
    <w:rsid w:val="007B35CC"/>
    <w:rsid w:val="007B3E04"/>
    <w:rsid w:val="007B6F83"/>
    <w:rsid w:val="007C4F93"/>
    <w:rsid w:val="007D0DE4"/>
    <w:rsid w:val="007D4C11"/>
    <w:rsid w:val="007E3150"/>
    <w:rsid w:val="007F1539"/>
    <w:rsid w:val="007F214D"/>
    <w:rsid w:val="007F2B6B"/>
    <w:rsid w:val="007F441B"/>
    <w:rsid w:val="007F615E"/>
    <w:rsid w:val="0080017A"/>
    <w:rsid w:val="00806136"/>
    <w:rsid w:val="008114F2"/>
    <w:rsid w:val="0083109F"/>
    <w:rsid w:val="008357C9"/>
    <w:rsid w:val="00845D92"/>
    <w:rsid w:val="00851A2A"/>
    <w:rsid w:val="00853C9E"/>
    <w:rsid w:val="0085648E"/>
    <w:rsid w:val="00857731"/>
    <w:rsid w:val="00864EC2"/>
    <w:rsid w:val="00865BB2"/>
    <w:rsid w:val="00867B34"/>
    <w:rsid w:val="0087017E"/>
    <w:rsid w:val="008718EE"/>
    <w:rsid w:val="00871D66"/>
    <w:rsid w:val="00872F22"/>
    <w:rsid w:val="00877D90"/>
    <w:rsid w:val="00884D20"/>
    <w:rsid w:val="00886E33"/>
    <w:rsid w:val="00894A26"/>
    <w:rsid w:val="0089605C"/>
    <w:rsid w:val="008B180F"/>
    <w:rsid w:val="008B4BB6"/>
    <w:rsid w:val="008D016E"/>
    <w:rsid w:val="008D0BEF"/>
    <w:rsid w:val="008E6320"/>
    <w:rsid w:val="008E79C9"/>
    <w:rsid w:val="008E7A83"/>
    <w:rsid w:val="00901DD2"/>
    <w:rsid w:val="0090327C"/>
    <w:rsid w:val="00904D66"/>
    <w:rsid w:val="00910A54"/>
    <w:rsid w:val="00912DB2"/>
    <w:rsid w:val="0091437A"/>
    <w:rsid w:val="009219F5"/>
    <w:rsid w:val="00933A41"/>
    <w:rsid w:val="00935ABB"/>
    <w:rsid w:val="009434AD"/>
    <w:rsid w:val="00946635"/>
    <w:rsid w:val="0095068B"/>
    <w:rsid w:val="00951616"/>
    <w:rsid w:val="009536D1"/>
    <w:rsid w:val="00953BC2"/>
    <w:rsid w:val="009635BA"/>
    <w:rsid w:val="009649B3"/>
    <w:rsid w:val="009678CA"/>
    <w:rsid w:val="00967B2D"/>
    <w:rsid w:val="00980A92"/>
    <w:rsid w:val="00981659"/>
    <w:rsid w:val="00981AF5"/>
    <w:rsid w:val="009842E9"/>
    <w:rsid w:val="00995C78"/>
    <w:rsid w:val="009A514B"/>
    <w:rsid w:val="009B084D"/>
    <w:rsid w:val="009B6EC7"/>
    <w:rsid w:val="009C112D"/>
    <w:rsid w:val="009C7F38"/>
    <w:rsid w:val="009D218C"/>
    <w:rsid w:val="009D28BB"/>
    <w:rsid w:val="009D55A7"/>
    <w:rsid w:val="009D709A"/>
    <w:rsid w:val="009D7336"/>
    <w:rsid w:val="009E0611"/>
    <w:rsid w:val="009E7F16"/>
    <w:rsid w:val="009F0578"/>
    <w:rsid w:val="009F0E63"/>
    <w:rsid w:val="00A0434E"/>
    <w:rsid w:val="00A119F1"/>
    <w:rsid w:val="00A130AB"/>
    <w:rsid w:val="00A42335"/>
    <w:rsid w:val="00A45ED7"/>
    <w:rsid w:val="00A51842"/>
    <w:rsid w:val="00A566C4"/>
    <w:rsid w:val="00A57250"/>
    <w:rsid w:val="00A61F4A"/>
    <w:rsid w:val="00A65070"/>
    <w:rsid w:val="00A70480"/>
    <w:rsid w:val="00A731E9"/>
    <w:rsid w:val="00A73A2C"/>
    <w:rsid w:val="00A77E10"/>
    <w:rsid w:val="00A82276"/>
    <w:rsid w:val="00A9111D"/>
    <w:rsid w:val="00A925D1"/>
    <w:rsid w:val="00AA36B8"/>
    <w:rsid w:val="00AB4B37"/>
    <w:rsid w:val="00AB6382"/>
    <w:rsid w:val="00AC04D2"/>
    <w:rsid w:val="00AC21EA"/>
    <w:rsid w:val="00AC5D40"/>
    <w:rsid w:val="00AD7F60"/>
    <w:rsid w:val="00AD7FE3"/>
    <w:rsid w:val="00AE5D7E"/>
    <w:rsid w:val="00AE657F"/>
    <w:rsid w:val="00AE6725"/>
    <w:rsid w:val="00AF5660"/>
    <w:rsid w:val="00B01129"/>
    <w:rsid w:val="00B10F0D"/>
    <w:rsid w:val="00B23D68"/>
    <w:rsid w:val="00B25940"/>
    <w:rsid w:val="00B33159"/>
    <w:rsid w:val="00B36972"/>
    <w:rsid w:val="00B5216C"/>
    <w:rsid w:val="00B54485"/>
    <w:rsid w:val="00B56FF3"/>
    <w:rsid w:val="00B61AE9"/>
    <w:rsid w:val="00B66CAE"/>
    <w:rsid w:val="00B67FF0"/>
    <w:rsid w:val="00B76E22"/>
    <w:rsid w:val="00B906E4"/>
    <w:rsid w:val="00BA1E05"/>
    <w:rsid w:val="00BA2CA7"/>
    <w:rsid w:val="00BA30F6"/>
    <w:rsid w:val="00BA3FE8"/>
    <w:rsid w:val="00BB1CBC"/>
    <w:rsid w:val="00BB42F1"/>
    <w:rsid w:val="00BB509A"/>
    <w:rsid w:val="00BC1357"/>
    <w:rsid w:val="00BC3994"/>
    <w:rsid w:val="00BC40C7"/>
    <w:rsid w:val="00BC5D8F"/>
    <w:rsid w:val="00BD06FD"/>
    <w:rsid w:val="00BD1BB9"/>
    <w:rsid w:val="00BD2B8F"/>
    <w:rsid w:val="00BD6DD6"/>
    <w:rsid w:val="00BE0C9D"/>
    <w:rsid w:val="00BE1DB9"/>
    <w:rsid w:val="00BE1F60"/>
    <w:rsid w:val="00BE236B"/>
    <w:rsid w:val="00BE5443"/>
    <w:rsid w:val="00BF1E21"/>
    <w:rsid w:val="00BF3735"/>
    <w:rsid w:val="00C030C3"/>
    <w:rsid w:val="00C076C8"/>
    <w:rsid w:val="00C10CDB"/>
    <w:rsid w:val="00C20174"/>
    <w:rsid w:val="00C23318"/>
    <w:rsid w:val="00C26DD7"/>
    <w:rsid w:val="00C36D3D"/>
    <w:rsid w:val="00C43941"/>
    <w:rsid w:val="00C43E19"/>
    <w:rsid w:val="00C458E4"/>
    <w:rsid w:val="00C459B1"/>
    <w:rsid w:val="00C5163F"/>
    <w:rsid w:val="00C56E80"/>
    <w:rsid w:val="00C67B00"/>
    <w:rsid w:val="00C72AEB"/>
    <w:rsid w:val="00C76FED"/>
    <w:rsid w:val="00C83E9F"/>
    <w:rsid w:val="00C84AD8"/>
    <w:rsid w:val="00C96020"/>
    <w:rsid w:val="00CA1476"/>
    <w:rsid w:val="00CA5D28"/>
    <w:rsid w:val="00CB61C7"/>
    <w:rsid w:val="00CC0462"/>
    <w:rsid w:val="00CD2218"/>
    <w:rsid w:val="00CD4972"/>
    <w:rsid w:val="00CD7E69"/>
    <w:rsid w:val="00CE20C9"/>
    <w:rsid w:val="00CE2E4E"/>
    <w:rsid w:val="00CE407E"/>
    <w:rsid w:val="00CE5D19"/>
    <w:rsid w:val="00D1299B"/>
    <w:rsid w:val="00D13485"/>
    <w:rsid w:val="00D33A08"/>
    <w:rsid w:val="00D415AF"/>
    <w:rsid w:val="00D44999"/>
    <w:rsid w:val="00D46081"/>
    <w:rsid w:val="00D57190"/>
    <w:rsid w:val="00D62A23"/>
    <w:rsid w:val="00D82318"/>
    <w:rsid w:val="00D87B1E"/>
    <w:rsid w:val="00D92166"/>
    <w:rsid w:val="00DA49D6"/>
    <w:rsid w:val="00DA5F23"/>
    <w:rsid w:val="00DD64F7"/>
    <w:rsid w:val="00DD77B8"/>
    <w:rsid w:val="00DE1EEE"/>
    <w:rsid w:val="00DE25A4"/>
    <w:rsid w:val="00DF7135"/>
    <w:rsid w:val="00E14FBC"/>
    <w:rsid w:val="00E15E2D"/>
    <w:rsid w:val="00E177A3"/>
    <w:rsid w:val="00E23AC5"/>
    <w:rsid w:val="00E31CE9"/>
    <w:rsid w:val="00E3575A"/>
    <w:rsid w:val="00E43A74"/>
    <w:rsid w:val="00E51227"/>
    <w:rsid w:val="00E53B29"/>
    <w:rsid w:val="00E607EF"/>
    <w:rsid w:val="00E612FF"/>
    <w:rsid w:val="00E65C5E"/>
    <w:rsid w:val="00E66D2B"/>
    <w:rsid w:val="00E742E0"/>
    <w:rsid w:val="00E7664E"/>
    <w:rsid w:val="00E830DA"/>
    <w:rsid w:val="00E90979"/>
    <w:rsid w:val="00E9110F"/>
    <w:rsid w:val="00E96741"/>
    <w:rsid w:val="00EB0529"/>
    <w:rsid w:val="00EB1C91"/>
    <w:rsid w:val="00EB2326"/>
    <w:rsid w:val="00EB28FD"/>
    <w:rsid w:val="00EC2DF8"/>
    <w:rsid w:val="00ED371C"/>
    <w:rsid w:val="00ED61BB"/>
    <w:rsid w:val="00ED72D7"/>
    <w:rsid w:val="00ED7480"/>
    <w:rsid w:val="00EE2120"/>
    <w:rsid w:val="00EF1654"/>
    <w:rsid w:val="00EF236D"/>
    <w:rsid w:val="00EF2751"/>
    <w:rsid w:val="00F00720"/>
    <w:rsid w:val="00F012DD"/>
    <w:rsid w:val="00F0241A"/>
    <w:rsid w:val="00F02C96"/>
    <w:rsid w:val="00F02DCC"/>
    <w:rsid w:val="00F125D1"/>
    <w:rsid w:val="00F140C8"/>
    <w:rsid w:val="00F1560A"/>
    <w:rsid w:val="00F21897"/>
    <w:rsid w:val="00F23FA2"/>
    <w:rsid w:val="00F244AB"/>
    <w:rsid w:val="00F26E0D"/>
    <w:rsid w:val="00F279F4"/>
    <w:rsid w:val="00F312B8"/>
    <w:rsid w:val="00F357F8"/>
    <w:rsid w:val="00F417A6"/>
    <w:rsid w:val="00F42EE7"/>
    <w:rsid w:val="00F6069F"/>
    <w:rsid w:val="00F60DCC"/>
    <w:rsid w:val="00F638F3"/>
    <w:rsid w:val="00F66A77"/>
    <w:rsid w:val="00F73DED"/>
    <w:rsid w:val="00F752E3"/>
    <w:rsid w:val="00F75915"/>
    <w:rsid w:val="00F84824"/>
    <w:rsid w:val="00F849B3"/>
    <w:rsid w:val="00F86193"/>
    <w:rsid w:val="00F87D99"/>
    <w:rsid w:val="00F93178"/>
    <w:rsid w:val="00FA3FF7"/>
    <w:rsid w:val="00FA72F5"/>
    <w:rsid w:val="00FB1301"/>
    <w:rsid w:val="00FB1A41"/>
    <w:rsid w:val="00FC0AFE"/>
    <w:rsid w:val="00FC3C4E"/>
    <w:rsid w:val="00FC48E5"/>
    <w:rsid w:val="00FC58FE"/>
    <w:rsid w:val="00FD069A"/>
    <w:rsid w:val="00FD1738"/>
    <w:rsid w:val="00FD1769"/>
    <w:rsid w:val="00FD1AE1"/>
    <w:rsid w:val="00FD5E76"/>
    <w:rsid w:val="00FD7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173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599"/>
    <w:pPr>
      <w:spacing w:after="160" w:line="259" w:lineRule="auto"/>
    </w:pPr>
    <w:rPr>
      <w:kern w:val="0"/>
      <w:sz w:val="22"/>
      <w:szCs w:val="22"/>
      <w14:ligatures w14:val="none"/>
    </w:rPr>
  </w:style>
  <w:style w:type="paragraph" w:styleId="Heading1">
    <w:name w:val="heading 1"/>
    <w:basedOn w:val="Normal"/>
    <w:next w:val="Normal"/>
    <w:link w:val="Heading1Char"/>
    <w:uiPriority w:val="9"/>
    <w:qFormat/>
    <w:rsid w:val="002545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45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545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45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45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459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459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459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459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45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45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45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45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45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45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45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45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4599"/>
    <w:rPr>
      <w:rFonts w:eastAsiaTheme="majorEastAsia" w:cstheme="majorBidi"/>
      <w:color w:val="272727" w:themeColor="text1" w:themeTint="D8"/>
    </w:rPr>
  </w:style>
  <w:style w:type="paragraph" w:styleId="Title">
    <w:name w:val="Title"/>
    <w:basedOn w:val="Normal"/>
    <w:next w:val="Normal"/>
    <w:link w:val="TitleChar"/>
    <w:uiPriority w:val="10"/>
    <w:qFormat/>
    <w:rsid w:val="0025459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45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45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45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4599"/>
    <w:pPr>
      <w:spacing w:before="160"/>
      <w:jc w:val="center"/>
    </w:pPr>
    <w:rPr>
      <w:i/>
      <w:iCs/>
      <w:color w:val="404040" w:themeColor="text1" w:themeTint="BF"/>
    </w:rPr>
  </w:style>
  <w:style w:type="character" w:customStyle="1" w:styleId="QuoteChar">
    <w:name w:val="Quote Char"/>
    <w:basedOn w:val="DefaultParagraphFont"/>
    <w:link w:val="Quote"/>
    <w:uiPriority w:val="29"/>
    <w:rsid w:val="00254599"/>
    <w:rPr>
      <w:i/>
      <w:iCs/>
      <w:color w:val="404040" w:themeColor="text1" w:themeTint="BF"/>
    </w:rPr>
  </w:style>
  <w:style w:type="paragraph" w:styleId="ListParagraph">
    <w:name w:val="List Paragraph"/>
    <w:basedOn w:val="Normal"/>
    <w:uiPriority w:val="34"/>
    <w:qFormat/>
    <w:rsid w:val="00254599"/>
    <w:pPr>
      <w:ind w:left="720"/>
      <w:contextualSpacing/>
    </w:pPr>
  </w:style>
  <w:style w:type="character" w:styleId="IntenseEmphasis">
    <w:name w:val="Intense Emphasis"/>
    <w:basedOn w:val="DefaultParagraphFont"/>
    <w:uiPriority w:val="21"/>
    <w:qFormat/>
    <w:rsid w:val="00254599"/>
    <w:rPr>
      <w:i/>
      <w:iCs/>
      <w:color w:val="0F4761" w:themeColor="accent1" w:themeShade="BF"/>
    </w:rPr>
  </w:style>
  <w:style w:type="paragraph" w:styleId="IntenseQuote">
    <w:name w:val="Intense Quote"/>
    <w:basedOn w:val="Normal"/>
    <w:next w:val="Normal"/>
    <w:link w:val="IntenseQuoteChar"/>
    <w:uiPriority w:val="30"/>
    <w:qFormat/>
    <w:rsid w:val="002545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4599"/>
    <w:rPr>
      <w:i/>
      <w:iCs/>
      <w:color w:val="0F4761" w:themeColor="accent1" w:themeShade="BF"/>
    </w:rPr>
  </w:style>
  <w:style w:type="character" w:styleId="IntenseReference">
    <w:name w:val="Intense Reference"/>
    <w:basedOn w:val="DefaultParagraphFont"/>
    <w:uiPriority w:val="32"/>
    <w:qFormat/>
    <w:rsid w:val="0025459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54599"/>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254599"/>
    <w:rPr>
      <w:rFonts w:ascii="Aptos" w:hAnsi="Aptos"/>
      <w:kern w:val="0"/>
      <w:sz w:val="22"/>
      <w:szCs w:val="22"/>
      <w14:ligatures w14:val="none"/>
    </w:rPr>
  </w:style>
  <w:style w:type="paragraph" w:customStyle="1" w:styleId="EndNoteBibliography">
    <w:name w:val="EndNote Bibliography"/>
    <w:basedOn w:val="Normal"/>
    <w:link w:val="EndNoteBibliographyChar"/>
    <w:rsid w:val="00254599"/>
    <w:pPr>
      <w:spacing w:line="240" w:lineRule="auto"/>
    </w:pPr>
    <w:rPr>
      <w:rFonts w:ascii="Aptos" w:hAnsi="Aptos"/>
    </w:rPr>
  </w:style>
  <w:style w:type="character" w:customStyle="1" w:styleId="EndNoteBibliographyChar">
    <w:name w:val="EndNote Bibliography Char"/>
    <w:basedOn w:val="DefaultParagraphFont"/>
    <w:link w:val="EndNoteBibliography"/>
    <w:rsid w:val="00254599"/>
    <w:rPr>
      <w:rFonts w:ascii="Aptos" w:hAnsi="Aptos"/>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471</Words>
  <Characters>8385</Characters>
  <Application>Microsoft Office Word</Application>
  <DocSecurity>0</DocSecurity>
  <Lines>69</Lines>
  <Paragraphs>19</Paragraphs>
  <ScaleCrop>false</ScaleCrop>
  <Company/>
  <LinksUpToDate>false</LinksUpToDate>
  <CharactersWithSpaces>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29T16:43:00Z</dcterms:created>
  <dcterms:modified xsi:type="dcterms:W3CDTF">2025-09-29T16:43:00Z</dcterms:modified>
</cp:coreProperties>
</file>